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2DFF" w:rsidRPr="00BF0354" w:rsidRDefault="00FB2DFF"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FB2DFF" w:rsidRPr="00BF0354" w:rsidRDefault="00FB2DFF"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2DFF" w:rsidRDefault="00FB2DFF" w:rsidP="00BF7EB9">
                            <w:pPr>
                              <w:pStyle w:val="Untertitel"/>
                              <w:rPr>
                                <w:b/>
                              </w:rPr>
                            </w:pPr>
                            <w:r>
                              <w:rPr>
                                <w:b/>
                              </w:rPr>
                              <w:t>MSE - Masterthesis</w:t>
                            </w:r>
                          </w:p>
                          <w:p w:rsidR="00FB2DFF" w:rsidRPr="00BF0354" w:rsidRDefault="00FB2DFF" w:rsidP="00BF7EB9">
                            <w:pPr>
                              <w:pStyle w:val="Untertitel"/>
                            </w:pPr>
                            <w:r w:rsidRPr="00BF0354">
                              <w:t>im Studiengang</w:t>
                            </w:r>
                            <w:r w:rsidRPr="00BF0354">
                              <w:br/>
                            </w:r>
                            <w:r>
                              <w:t>Elektro- und Informationstechnik</w:t>
                            </w:r>
                          </w:p>
                          <w:p w:rsidR="00FB2DFF" w:rsidRDefault="00FB2DFF" w:rsidP="005D26BD">
                            <w:pPr>
                              <w:pStyle w:val="Untertitel"/>
                            </w:pPr>
                            <w:r>
                              <w:t>vorgelegt von</w:t>
                            </w:r>
                          </w:p>
                          <w:p w:rsidR="00FB2DFF" w:rsidRDefault="00FB2DFF" w:rsidP="00BA7590">
                            <w:pPr>
                              <w:pStyle w:val="Untertitel"/>
                            </w:pPr>
                            <w:r>
                              <w:rPr>
                                <w:b/>
                              </w:rPr>
                              <w:t>Attila Horvath</w:t>
                            </w:r>
                            <w:r>
                              <w:rPr>
                                <w:b/>
                              </w:rPr>
                              <w:br/>
                            </w:r>
                          </w:p>
                          <w:p w:rsidR="00FB2DFF" w:rsidRPr="00BA7590" w:rsidRDefault="00FB2DFF"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FB2DFF" w:rsidRDefault="00FB2DFF" w:rsidP="00BF7EB9">
                      <w:pPr>
                        <w:pStyle w:val="Untertitel"/>
                        <w:rPr>
                          <w:b/>
                        </w:rPr>
                      </w:pPr>
                      <w:r>
                        <w:rPr>
                          <w:b/>
                        </w:rPr>
                        <w:t>MSE - Masterthesis</w:t>
                      </w:r>
                    </w:p>
                    <w:p w:rsidR="00FB2DFF" w:rsidRPr="00BF0354" w:rsidRDefault="00FB2DFF" w:rsidP="00BF7EB9">
                      <w:pPr>
                        <w:pStyle w:val="Untertitel"/>
                      </w:pPr>
                      <w:r w:rsidRPr="00BF0354">
                        <w:t>im Studiengang</w:t>
                      </w:r>
                      <w:r w:rsidRPr="00BF0354">
                        <w:br/>
                      </w:r>
                      <w:r>
                        <w:t>Elektro- und Informationstechnik</w:t>
                      </w:r>
                    </w:p>
                    <w:p w:rsidR="00FB2DFF" w:rsidRDefault="00FB2DFF" w:rsidP="005D26BD">
                      <w:pPr>
                        <w:pStyle w:val="Untertitel"/>
                      </w:pPr>
                      <w:r>
                        <w:t>vorgelegt von</w:t>
                      </w:r>
                    </w:p>
                    <w:p w:rsidR="00FB2DFF" w:rsidRDefault="00FB2DFF" w:rsidP="00BA7590">
                      <w:pPr>
                        <w:pStyle w:val="Untertitel"/>
                      </w:pPr>
                      <w:r>
                        <w:rPr>
                          <w:b/>
                        </w:rPr>
                        <w:t>Attila Horvath</w:t>
                      </w:r>
                      <w:r>
                        <w:rPr>
                          <w:b/>
                        </w:rPr>
                        <w:br/>
                      </w:r>
                    </w:p>
                    <w:p w:rsidR="00FB2DFF" w:rsidRPr="00BA7590" w:rsidRDefault="00FB2DFF"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2DFF" w:rsidRPr="00BF0354" w:rsidRDefault="00FB2DFF"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FB2DFF" w:rsidRPr="00BF0354" w:rsidRDefault="00FB2DFF"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2656073"/>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2656074"/>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olken-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2656075"/>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2656076"/>
      <w:r>
        <w:lastRenderedPageBreak/>
        <w:t>Inhaltsverzeichnis</w:t>
      </w:r>
      <w:bookmarkEnd w:id="5"/>
    </w:p>
    <w:p w:rsidR="008C792B"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8C792B">
        <w:t>Ehrenwörtliche Erklärung</w:t>
      </w:r>
      <w:r w:rsidR="008C792B">
        <w:tab/>
      </w:r>
      <w:r w:rsidR="008C792B">
        <w:fldChar w:fldCharType="begin"/>
      </w:r>
      <w:r w:rsidR="008C792B">
        <w:instrText xml:space="preserve"> PAGEREF _Toc532656073 \h </w:instrText>
      </w:r>
      <w:r w:rsidR="008C792B">
        <w:fldChar w:fldCharType="separate"/>
      </w:r>
      <w:r w:rsidR="008C792B">
        <w:t>2</w:t>
      </w:r>
      <w:r w:rsidR="008C792B">
        <w:fldChar w:fldCharType="end"/>
      </w:r>
    </w:p>
    <w:p w:rsidR="008C792B" w:rsidRDefault="008C792B">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2656074 \h </w:instrText>
      </w:r>
      <w:r>
        <w:fldChar w:fldCharType="separate"/>
      </w:r>
      <w:r>
        <w:t>3</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rsidRPr="008C792B">
        <w:t>Abstract</w:t>
      </w:r>
      <w:r>
        <w:tab/>
      </w:r>
      <w:r>
        <w:fldChar w:fldCharType="begin"/>
      </w:r>
      <w:r>
        <w:instrText xml:space="preserve"> PAGEREF _Toc532656075 \h </w:instrText>
      </w:r>
      <w:r>
        <w:fldChar w:fldCharType="separate"/>
      </w:r>
      <w:r>
        <w:t>4</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2656076 \h </w:instrText>
      </w:r>
      <w:r>
        <w:fldChar w:fldCharType="separate"/>
      </w:r>
      <w:r>
        <w:t>5</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2656077 \h </w:instrText>
      </w:r>
      <w:r>
        <w:fldChar w:fldCharType="separate"/>
      </w:r>
      <w:r>
        <w:t>7</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2656078 \h </w:instrText>
      </w:r>
      <w:r>
        <w:fldChar w:fldCharType="separate"/>
      </w:r>
      <w:r>
        <w:t>7</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2656079 \h </w:instrText>
      </w:r>
      <w:r>
        <w:fldChar w:fldCharType="separate"/>
      </w:r>
      <w:r>
        <w:t>8</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2656080 \h </w:instrText>
      </w:r>
      <w:r>
        <w:fldChar w:fldCharType="separate"/>
      </w:r>
      <w:r>
        <w:t>9</w:t>
      </w:r>
      <w:r>
        <w:fldChar w:fldCharType="end"/>
      </w:r>
    </w:p>
    <w:p w:rsidR="008C792B" w:rsidRDefault="008C792B">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2656081 \h </w:instrText>
      </w:r>
      <w:r>
        <w:fldChar w:fldCharType="separate"/>
      </w:r>
      <w:r>
        <w:t>9</w:t>
      </w:r>
      <w:r>
        <w:fldChar w:fldCharType="end"/>
      </w:r>
    </w:p>
    <w:p w:rsidR="008C792B" w:rsidRDefault="008C792B">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2656082 \h </w:instrText>
      </w:r>
      <w:r>
        <w:fldChar w:fldCharType="separate"/>
      </w:r>
      <w:r>
        <w:t>10</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2656083 \h </w:instrText>
      </w:r>
      <w:r>
        <w:fldChar w:fldCharType="separate"/>
      </w:r>
      <w:r>
        <w:t>11</w:t>
      </w:r>
      <w:r>
        <w:fldChar w:fldCharType="end"/>
      </w:r>
    </w:p>
    <w:p w:rsidR="008C792B" w:rsidRDefault="008C792B">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2656084 \h </w:instrText>
      </w:r>
      <w:r>
        <w:fldChar w:fldCharType="separate"/>
      </w:r>
      <w:r>
        <w:t>11</w:t>
      </w:r>
      <w:r>
        <w:fldChar w:fldCharType="end"/>
      </w:r>
    </w:p>
    <w:p w:rsidR="008C792B" w:rsidRDefault="008C792B">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2656085 \h </w:instrText>
      </w:r>
      <w:r>
        <w:fldChar w:fldCharType="separate"/>
      </w:r>
      <w:r>
        <w:t>11</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2656086 \h </w:instrText>
      </w:r>
      <w:r>
        <w:fldChar w:fldCharType="separate"/>
      </w:r>
      <w:r>
        <w:t>13</w:t>
      </w:r>
      <w:r>
        <w:fldChar w:fldCharType="end"/>
      </w:r>
    </w:p>
    <w:p w:rsidR="008C792B" w:rsidRDefault="008C792B">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2656087 \h </w:instrText>
      </w:r>
      <w:r>
        <w:fldChar w:fldCharType="separate"/>
      </w:r>
      <w:r>
        <w:t>14</w:t>
      </w:r>
      <w:r>
        <w:fldChar w:fldCharType="end"/>
      </w:r>
    </w:p>
    <w:p w:rsidR="008C792B" w:rsidRDefault="008C792B">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2656088 \h </w:instrText>
      </w:r>
      <w:r>
        <w:fldChar w:fldCharType="separate"/>
      </w:r>
      <w:r>
        <w:t>15</w:t>
      </w:r>
      <w:r>
        <w:fldChar w:fldCharType="end"/>
      </w:r>
    </w:p>
    <w:p w:rsidR="008C792B" w:rsidRDefault="008C792B">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2656089 \h </w:instrText>
      </w:r>
      <w:r>
        <w:fldChar w:fldCharType="separate"/>
      </w:r>
      <w:r>
        <w:t>16</w:t>
      </w:r>
      <w:r>
        <w:fldChar w:fldCharType="end"/>
      </w:r>
    </w:p>
    <w:p w:rsidR="008C792B" w:rsidRDefault="008C792B">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2656090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2656091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955A4F">
        <w:rPr>
          <w:iCs/>
        </w:rPr>
        <w:t>zirkumsolare</w:t>
      </w:r>
      <w:r>
        <w:t xml:space="preserve"> Sonnenstrahlung</w:t>
      </w:r>
      <w:r>
        <w:tab/>
      </w:r>
      <w:r>
        <w:fldChar w:fldCharType="begin"/>
      </w:r>
      <w:r>
        <w:instrText xml:space="preserve"> PAGEREF _Toc532656092 \h </w:instrText>
      </w:r>
      <w:r>
        <w:fldChar w:fldCharType="separate"/>
      </w:r>
      <w:r>
        <w:t>17</w:t>
      </w:r>
      <w:r>
        <w:fldChar w:fldCharType="end"/>
      </w:r>
    </w:p>
    <w:p w:rsidR="008C792B" w:rsidRDefault="008C792B">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2656093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eastAsia="de-CH"/>
        </w:rPr>
      </w:pPr>
      <w:r w:rsidRPr="00955A4F">
        <w:t>3.3.1</w:t>
      </w:r>
      <w:r>
        <w:rPr>
          <w:rFonts w:asciiTheme="minorHAnsi" w:eastAsiaTheme="minorEastAsia" w:hAnsiTheme="minorHAnsi" w:cstheme="minorBidi"/>
          <w:sz w:val="22"/>
          <w:szCs w:val="22"/>
          <w:lang w:eastAsia="de-CH"/>
        </w:rPr>
        <w:tab/>
      </w:r>
      <w:r w:rsidRPr="00955A4F">
        <w:t>Pyranometer</w:t>
      </w:r>
      <w:r>
        <w:tab/>
      </w:r>
      <w:r>
        <w:fldChar w:fldCharType="begin"/>
      </w:r>
      <w:r>
        <w:instrText xml:space="preserve"> PAGEREF _Toc532656094 \h </w:instrText>
      </w:r>
      <w:r>
        <w:fldChar w:fldCharType="separate"/>
      </w:r>
      <w:r>
        <w:t>18</w:t>
      </w:r>
      <w:r>
        <w:fldChar w:fldCharType="end"/>
      </w:r>
    </w:p>
    <w:p w:rsidR="008C792B" w:rsidRDefault="008C792B">
      <w:pPr>
        <w:pStyle w:val="Verzeichnis3"/>
        <w:rPr>
          <w:rFonts w:asciiTheme="minorHAnsi" w:eastAsiaTheme="minorEastAsia" w:hAnsiTheme="minorHAnsi" w:cstheme="minorBidi"/>
          <w:sz w:val="22"/>
          <w:szCs w:val="22"/>
          <w:lang w:eastAsia="de-CH"/>
        </w:rPr>
      </w:pPr>
      <w:r w:rsidRPr="008C792B">
        <w:t>3.3.2</w:t>
      </w:r>
      <w:r>
        <w:rPr>
          <w:rFonts w:asciiTheme="minorHAnsi" w:eastAsiaTheme="minorEastAsia" w:hAnsiTheme="minorHAnsi" w:cstheme="minorBidi"/>
          <w:sz w:val="22"/>
          <w:szCs w:val="22"/>
          <w:lang w:eastAsia="de-CH"/>
        </w:rPr>
        <w:tab/>
      </w:r>
      <w:r w:rsidRPr="008C792B">
        <w:t>Pyrheliometer</w:t>
      </w:r>
      <w:r>
        <w:tab/>
      </w:r>
      <w:r>
        <w:fldChar w:fldCharType="begin"/>
      </w:r>
      <w:r>
        <w:instrText xml:space="preserve"> PAGEREF _Toc532656095 \h </w:instrText>
      </w:r>
      <w:r>
        <w:fldChar w:fldCharType="separate"/>
      </w:r>
      <w:r>
        <w:t>18</w:t>
      </w:r>
      <w:r>
        <w:fldChar w:fldCharType="end"/>
      </w:r>
    </w:p>
    <w:p w:rsidR="008C792B" w:rsidRDefault="008C792B">
      <w:pPr>
        <w:pStyle w:val="Verzeichnis2"/>
        <w:rPr>
          <w:rFonts w:asciiTheme="minorHAnsi" w:eastAsiaTheme="minorEastAsia" w:hAnsiTheme="minorHAnsi" w:cstheme="minorBidi"/>
          <w:sz w:val="22"/>
          <w:szCs w:val="22"/>
          <w:lang w:eastAsia="de-CH"/>
        </w:rPr>
      </w:pPr>
      <w:r>
        <w:t>3.4</w:t>
      </w:r>
      <w:r>
        <w:rPr>
          <w:rFonts w:asciiTheme="minorHAnsi" w:eastAsiaTheme="minorEastAsia" w:hAnsiTheme="minorHAnsi" w:cstheme="minorBidi"/>
          <w:sz w:val="22"/>
          <w:szCs w:val="22"/>
          <w:lang w:eastAsia="de-CH"/>
        </w:rPr>
        <w:tab/>
      </w:r>
      <w:r>
        <w:t>Wolken</w:t>
      </w:r>
      <w:r>
        <w:tab/>
      </w:r>
      <w:r>
        <w:fldChar w:fldCharType="begin"/>
      </w:r>
      <w:r>
        <w:instrText xml:space="preserve"> PAGEREF _Toc532656096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eastAsia="de-CH"/>
        </w:rPr>
      </w:pPr>
      <w:r>
        <w:t>3.5</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2656097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eastAsia="de-CH"/>
        </w:rPr>
      </w:pPr>
      <w:r>
        <w:t>3.6</w:t>
      </w:r>
      <w:r>
        <w:rPr>
          <w:rFonts w:asciiTheme="minorHAnsi" w:eastAsiaTheme="minorEastAsia" w:hAnsiTheme="minorHAnsi" w:cstheme="minorBidi"/>
          <w:sz w:val="22"/>
          <w:szCs w:val="22"/>
          <w:lang w:eastAsia="de-CH"/>
        </w:rPr>
        <w:tab/>
      </w:r>
      <w:r>
        <w:t>Ursache und Wirkung der PV-Variabilität</w:t>
      </w:r>
      <w:r>
        <w:tab/>
      </w:r>
      <w:r>
        <w:fldChar w:fldCharType="begin"/>
      </w:r>
      <w:r>
        <w:instrText xml:space="preserve"> PAGEREF _Toc532656098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eastAsia="de-CH"/>
        </w:rPr>
      </w:pPr>
      <w:r>
        <w:t>3.7</w:t>
      </w:r>
      <w:r>
        <w:rPr>
          <w:rFonts w:asciiTheme="minorHAnsi" w:eastAsiaTheme="minorEastAsia" w:hAnsiTheme="minorHAnsi" w:cstheme="minorBidi"/>
          <w:sz w:val="22"/>
          <w:szCs w:val="22"/>
          <w:lang w:eastAsia="de-CH"/>
        </w:rPr>
        <w:tab/>
      </w:r>
      <w:r>
        <w:t>Auflösung</w:t>
      </w:r>
      <w:r>
        <w:tab/>
      </w:r>
      <w:r>
        <w:fldChar w:fldCharType="begin"/>
      </w:r>
      <w:r>
        <w:instrText xml:space="preserve"> PAGEREF _Toc532656099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eastAsia="de-CH"/>
        </w:rPr>
      </w:pPr>
      <w:r>
        <w:t>3.7.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2656100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eastAsia="de-CH"/>
        </w:rPr>
      </w:pPr>
      <w:r>
        <w:t>3.7.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2656101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eastAsia="de-CH"/>
        </w:rPr>
      </w:pPr>
      <w:r>
        <w:t>3.7.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2656102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eastAsia="de-CH"/>
        </w:rPr>
      </w:pPr>
      <w:r>
        <w:t>3.7.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2656103 \h </w:instrText>
      </w:r>
      <w:r>
        <w:fldChar w:fldCharType="separate"/>
      </w:r>
      <w:r>
        <w:t>21</w:t>
      </w:r>
      <w:r>
        <w:fldChar w:fldCharType="end"/>
      </w:r>
    </w:p>
    <w:p w:rsidR="008C792B" w:rsidRDefault="008C792B">
      <w:pPr>
        <w:pStyle w:val="Verzeichnis2"/>
        <w:rPr>
          <w:rFonts w:asciiTheme="minorHAnsi" w:eastAsiaTheme="minorEastAsia" w:hAnsiTheme="minorHAnsi" w:cstheme="minorBidi"/>
          <w:sz w:val="22"/>
          <w:szCs w:val="22"/>
          <w:lang w:eastAsia="de-CH"/>
        </w:rPr>
      </w:pPr>
      <w:r>
        <w:t>3.8</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2656104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eastAsia="de-CH"/>
        </w:rPr>
      </w:pPr>
      <w:r>
        <w:t>3.8.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2656105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eastAsia="de-CH"/>
        </w:rPr>
      </w:pPr>
      <w:r>
        <w:t>3.8.2</w:t>
      </w:r>
      <w:r>
        <w:rPr>
          <w:rFonts w:asciiTheme="minorHAnsi" w:eastAsiaTheme="minorEastAsia" w:hAnsiTheme="minorHAnsi" w:cstheme="minorBidi"/>
          <w:sz w:val="22"/>
          <w:szCs w:val="22"/>
          <w:lang w:eastAsia="de-CH"/>
        </w:rPr>
        <w:tab/>
      </w:r>
      <w:r>
        <w:t>CCD</w:t>
      </w:r>
      <w:r>
        <w:tab/>
      </w:r>
      <w:r>
        <w:fldChar w:fldCharType="begin"/>
      </w:r>
      <w:r>
        <w:instrText xml:space="preserve"> PAGEREF _Toc532656106 \h </w:instrText>
      </w:r>
      <w:r>
        <w:fldChar w:fldCharType="separate"/>
      </w:r>
      <w:r>
        <w:t>22</w:t>
      </w:r>
      <w:r>
        <w:fldChar w:fldCharType="end"/>
      </w:r>
    </w:p>
    <w:p w:rsidR="008C792B" w:rsidRDefault="008C792B">
      <w:pPr>
        <w:pStyle w:val="Verzeichnis3"/>
        <w:rPr>
          <w:rFonts w:asciiTheme="minorHAnsi" w:eastAsiaTheme="minorEastAsia" w:hAnsiTheme="minorHAnsi" w:cstheme="minorBidi"/>
          <w:sz w:val="22"/>
          <w:szCs w:val="22"/>
          <w:lang w:eastAsia="de-CH"/>
        </w:rPr>
      </w:pPr>
      <w:r w:rsidRPr="008C792B">
        <w:t>3.8.3</w:t>
      </w:r>
      <w:r>
        <w:rPr>
          <w:rFonts w:asciiTheme="minorHAnsi" w:eastAsiaTheme="minorEastAsia" w:hAnsiTheme="minorHAnsi" w:cstheme="minorBidi"/>
          <w:sz w:val="22"/>
          <w:szCs w:val="22"/>
          <w:lang w:eastAsia="de-CH"/>
        </w:rPr>
        <w:tab/>
      </w:r>
      <w:r w:rsidRPr="008C792B">
        <w:t>HDR imaging</w:t>
      </w:r>
      <w:r>
        <w:tab/>
      </w:r>
      <w:r>
        <w:fldChar w:fldCharType="begin"/>
      </w:r>
      <w:r>
        <w:instrText xml:space="preserve"> PAGEREF _Toc532656107 \h </w:instrText>
      </w:r>
      <w:r>
        <w:fldChar w:fldCharType="separate"/>
      </w:r>
      <w:r>
        <w:t>22</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2656108 \h </w:instrText>
      </w:r>
      <w:r>
        <w:fldChar w:fldCharType="separate"/>
      </w:r>
      <w:r>
        <w:t>23</w:t>
      </w:r>
      <w:r>
        <w:fldChar w:fldCharType="end"/>
      </w:r>
    </w:p>
    <w:p w:rsidR="008C792B" w:rsidRDefault="008C792B">
      <w:pPr>
        <w:pStyle w:val="Verzeichnis3"/>
        <w:rPr>
          <w:rFonts w:asciiTheme="minorHAnsi" w:eastAsiaTheme="minorEastAsia" w:hAnsiTheme="minorHAnsi" w:cstheme="minorBidi"/>
          <w:sz w:val="22"/>
          <w:szCs w:val="22"/>
          <w:lang w:eastAsia="de-CH"/>
        </w:rPr>
      </w:pPr>
      <w:r>
        <w:t>4.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2656109 \h </w:instrText>
      </w:r>
      <w:r>
        <w:fldChar w:fldCharType="separate"/>
      </w:r>
      <w:r>
        <w:t>23</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lastRenderedPageBreak/>
        <w:t>5</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2656110 \h </w:instrText>
      </w:r>
      <w:r>
        <w:fldChar w:fldCharType="separate"/>
      </w:r>
      <w:r>
        <w:t>25</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Wolken-Kameras - Stand der Technik</w:t>
      </w:r>
      <w:r>
        <w:tab/>
      </w:r>
      <w:r>
        <w:fldChar w:fldCharType="begin"/>
      </w:r>
      <w:r>
        <w:instrText xml:space="preserve"> PAGEREF _Toc532656111 \h </w:instrText>
      </w:r>
      <w:r>
        <w:fldChar w:fldCharType="separate"/>
      </w:r>
      <w:r>
        <w:t>26</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ProSekKa Wolken-Kamera</w:t>
      </w:r>
      <w:r>
        <w:tab/>
      </w:r>
      <w:r>
        <w:fldChar w:fldCharType="begin"/>
      </w:r>
      <w:r>
        <w:instrText xml:space="preserve"> PAGEREF _Toc532656112 \h </w:instrText>
      </w:r>
      <w:r>
        <w:fldChar w:fldCharType="separate"/>
      </w:r>
      <w:r>
        <w:t>28</w:t>
      </w:r>
      <w:r>
        <w:fldChar w:fldCharType="end"/>
      </w:r>
    </w:p>
    <w:p w:rsidR="008C792B" w:rsidRDefault="008C792B">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Anforderungen</w:t>
      </w:r>
      <w:r>
        <w:tab/>
      </w:r>
      <w:r>
        <w:fldChar w:fldCharType="begin"/>
      </w:r>
      <w:r>
        <w:instrText xml:space="preserve"> PAGEREF _Toc532656113 \h </w:instrText>
      </w:r>
      <w:r>
        <w:fldChar w:fldCharType="separate"/>
      </w:r>
      <w:r>
        <w:t>28</w:t>
      </w:r>
      <w:r>
        <w:fldChar w:fldCharType="end"/>
      </w:r>
    </w:p>
    <w:p w:rsidR="008C792B" w:rsidRDefault="008C792B">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2656114 \h </w:instrText>
      </w:r>
      <w:r>
        <w:fldChar w:fldCharType="separate"/>
      </w:r>
      <w:r>
        <w:t>29</w:t>
      </w:r>
      <w:r>
        <w:fldChar w:fldCharType="end"/>
      </w:r>
    </w:p>
    <w:p w:rsidR="008C792B" w:rsidRDefault="008C792B">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Konzept</w:t>
      </w:r>
      <w:r>
        <w:tab/>
      </w:r>
      <w:r>
        <w:fldChar w:fldCharType="begin"/>
      </w:r>
      <w:r>
        <w:instrText xml:space="preserve"> PAGEREF _Toc532656115 \h </w:instrText>
      </w:r>
      <w:r>
        <w:fldChar w:fldCharType="separate"/>
      </w:r>
      <w:r>
        <w:t>30</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2656116 \h </w:instrText>
      </w:r>
      <w:r>
        <w:fldChar w:fldCharType="separate"/>
      </w:r>
      <w:r>
        <w:t>31</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2656117 \h </w:instrText>
      </w:r>
      <w:r>
        <w:fldChar w:fldCharType="separate"/>
      </w:r>
      <w:r>
        <w:t>32</w:t>
      </w:r>
      <w:r>
        <w:fldChar w:fldCharType="end"/>
      </w:r>
    </w:p>
    <w:p w:rsidR="008C792B" w:rsidRDefault="008C792B">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2656118 \h </w:instrText>
      </w:r>
      <w:r>
        <w:fldChar w:fldCharType="separate"/>
      </w:r>
      <w:r>
        <w:t>32</w:t>
      </w:r>
      <w:r>
        <w:fldChar w:fldCharType="end"/>
      </w:r>
    </w:p>
    <w:p w:rsidR="008C792B" w:rsidRDefault="008C792B">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2656119 \h </w:instrText>
      </w:r>
      <w:r>
        <w:fldChar w:fldCharType="separate"/>
      </w:r>
      <w:r>
        <w:t>32</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2656120 \h </w:instrText>
      </w:r>
      <w:r>
        <w:fldChar w:fldCharType="separate"/>
      </w:r>
      <w:r>
        <w:t>33</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2656121 \h </w:instrText>
      </w:r>
      <w:r>
        <w:fldChar w:fldCharType="separate"/>
      </w:r>
      <w:r>
        <w:t>34</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rsidRPr="008C792B">
        <w:t>Quellenverzeichnis</w:t>
      </w:r>
      <w:r>
        <w:tab/>
      </w:r>
      <w:r>
        <w:fldChar w:fldCharType="begin"/>
      </w:r>
      <w:r>
        <w:instrText xml:space="preserve"> PAGEREF _Toc532656122 \h </w:instrText>
      </w:r>
      <w:r>
        <w:fldChar w:fldCharType="separate"/>
      </w:r>
      <w:r>
        <w:t>35</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2656123 \h </w:instrText>
      </w:r>
      <w:r>
        <w:fldChar w:fldCharType="separate"/>
      </w:r>
      <w:r>
        <w:t>36</w:t>
      </w:r>
      <w:r>
        <w:fldChar w:fldCharType="end"/>
      </w:r>
    </w:p>
    <w:p w:rsidR="00284FA6" w:rsidRDefault="00284FA6">
      <w:pPr>
        <w:pStyle w:val="berschrift1"/>
        <w:numPr>
          <w:ilvl w:val="0"/>
          <w:numId w:val="0"/>
        </w:numPr>
      </w:pPr>
      <w:r>
        <w:rPr>
          <w:noProof/>
          <w:sz w:val="24"/>
        </w:rPr>
        <w:lastRenderedPageBreak/>
        <w:fldChar w:fldCharType="end"/>
      </w:r>
      <w:bookmarkStart w:id="6" w:name="_Toc532656077"/>
      <w:r>
        <w:t>Abbildungsverzeichnis</w:t>
      </w:r>
      <w:bookmarkEnd w:id="6"/>
    </w:p>
    <w:p w:rsidR="008C792B"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8C792B">
        <w:t>Abbildung 1: Intensität der Sonnenstrahlung,  im Vergleich zur Emission eines idealen Schwarzen Körpers bei einer Temperatur von 5900 K [3].</w:t>
      </w:r>
      <w:r w:rsidR="008C792B">
        <w:tab/>
      </w:r>
      <w:r w:rsidR="008C792B">
        <w:fldChar w:fldCharType="begin"/>
      </w:r>
      <w:r w:rsidR="008C792B">
        <w:instrText xml:space="preserve"> PAGEREF _Toc532656124 \h </w:instrText>
      </w:r>
      <w:r w:rsidR="008C792B">
        <w:fldChar w:fldCharType="separate"/>
      </w:r>
      <w:r w:rsidR="008C792B">
        <w:t>13</w:t>
      </w:r>
      <w:r w:rsidR="008C792B">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2: Komponenten der Solaren Strahlung</w:t>
      </w:r>
      <w:r>
        <w:tab/>
      </w:r>
      <w:r>
        <w:fldChar w:fldCharType="begin"/>
      </w:r>
      <w:r>
        <w:instrText xml:space="preserve"> PAGEREF _Toc532656125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3: Strahlungsbilanz der Erde Abb. 3.8 [4, S. 75]</w:t>
      </w:r>
      <w:r>
        <w:tab/>
      </w:r>
      <w:r>
        <w:fldChar w:fldCharType="begin"/>
      </w:r>
      <w:r>
        <w:instrText xml:space="preserve"> PAGEREF _Toc532656126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4: Sonnenzenitwinkel, Elevation und Azimut</w:t>
      </w:r>
      <w:r>
        <w:tab/>
      </w:r>
      <w:r>
        <w:fldChar w:fldCharType="begin"/>
      </w:r>
      <w:r>
        <w:instrText xml:space="preserve"> PAGEREF _Toc532656127 \h </w:instrText>
      </w:r>
      <w:r>
        <w:fldChar w:fldCharType="separate"/>
      </w:r>
      <w:r>
        <w:t>15</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5: Globale, direkte und diffuse Strahlung an einem wolkenfreien Tag.</w:t>
      </w:r>
      <w:r>
        <w:tab/>
      </w:r>
      <w:r>
        <w:fldChar w:fldCharType="begin"/>
      </w:r>
      <w:r>
        <w:instrText xml:space="preserve"> PAGEREF _Toc532656128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w:t>
      </w:r>
      <w:r>
        <w:tab/>
      </w:r>
      <w:r>
        <w:fldChar w:fldCharType="begin"/>
      </w:r>
      <w:r>
        <w:instrText xml:space="preserve"> PAGEREF _Toc532656129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6, S. 84].</w:t>
      </w:r>
      <w:r>
        <w:tab/>
      </w:r>
      <w:r>
        <w:fldChar w:fldCharType="begin"/>
      </w:r>
      <w:r>
        <w:instrText xml:space="preserve"> PAGEREF _Toc532656130 \h </w:instrText>
      </w:r>
      <w:r>
        <w:fldChar w:fldCharType="separate"/>
      </w:r>
      <w:r>
        <w:t>18</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2656131 \h </w:instrText>
      </w:r>
      <w:r>
        <w:fldChar w:fldCharType="separate"/>
      </w:r>
      <w:r>
        <w:t>1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9: Lageplan Hochschule Luzern für Technik und Architektur</w:t>
      </w:r>
      <w:r>
        <w:tab/>
      </w:r>
      <w:r>
        <w:fldChar w:fldCharType="begin"/>
      </w:r>
      <w:r>
        <w:instrText xml:space="preserve"> PAGEREF _Toc532656132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10: Links Messung der diffusen und rechts der globalen Strahlung.</w:t>
      </w:r>
      <w:r>
        <w:tab/>
      </w:r>
      <w:r>
        <w:fldChar w:fldCharType="begin"/>
      </w:r>
      <w:r>
        <w:instrText xml:space="preserve"> PAGEREF _Toc532656133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11: Messstation und Datenerfassung</w:t>
      </w:r>
      <w:r>
        <w:tab/>
      </w:r>
      <w:r>
        <w:fldChar w:fldCharType="begin"/>
      </w:r>
      <w:r>
        <w:instrText xml:space="preserve"> PAGEREF _Toc532656134 \h </w:instrText>
      </w:r>
      <w:r>
        <w:fldChar w:fldCharType="separate"/>
      </w:r>
      <w:r>
        <w:t>30</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2656078"/>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2656079"/>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2656080"/>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2656081"/>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2656082"/>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2656083"/>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2656084"/>
      <w:r>
        <w:t>Wolken</w:t>
      </w:r>
      <w:bookmarkEnd w:id="17"/>
    </w:p>
    <w:p w:rsidR="001B04F9" w:rsidRPr="001B04F9" w:rsidRDefault="001B04F9" w:rsidP="00CA5886">
      <w:pPr>
        <w:rPr>
          <w:color w:val="4F81BD" w:themeColor="accent1"/>
          <w:sz w:val="16"/>
          <w:szCs w:val="16"/>
        </w:rPr>
      </w:pPr>
      <w:r w:rsidRPr="001B04F9">
        <w:rPr>
          <w:color w:val="4F81BD" w:themeColor="accent1"/>
          <w:sz w:val="16"/>
          <w:szCs w:val="16"/>
          <w:u w:val="single"/>
        </w:rPr>
        <w:t>C:\Users\ati\Desktop\MSE\MSE_Thesis\Meteorologie insbesondere Wolken\ Variabilität der Bewölkung und Auswirkungen auf die Solarstrahlung in Wien.pdf</w:t>
      </w:r>
      <w:r>
        <w:rPr>
          <w:color w:val="4F81BD" w:themeColor="accent1"/>
          <w:sz w:val="16"/>
          <w:szCs w:val="16"/>
          <w:u w:val="single"/>
        </w:rPr>
        <w:t xml:space="preserve"> </w:t>
      </w:r>
      <w:r w:rsidRPr="001B04F9">
        <w:rPr>
          <w:sz w:val="16"/>
          <w:szCs w:val="16"/>
        </w:rPr>
        <w:sym w:font="Wingdings" w:char="F0E0"/>
      </w:r>
      <w:r>
        <w:rPr>
          <w:color w:val="4F81BD" w:themeColor="accent1"/>
          <w:sz w:val="16"/>
          <w:szCs w:val="16"/>
          <w:u w:val="single"/>
        </w:rPr>
        <w:t xml:space="preserve"> </w:t>
      </w:r>
      <w:r w:rsidRPr="001B04F9">
        <w:rPr>
          <w:sz w:val="16"/>
          <w:szCs w:val="16"/>
        </w:rPr>
        <w:t>Kapitel 3.6 Wolken in der Troposphre und Kapitel 3.61 Entstehung von Wolken (Seite 35)</w:t>
      </w:r>
    </w:p>
    <w:p w:rsidR="001B04F9" w:rsidRDefault="001B04F9" w:rsidP="00CA5886"/>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F858F5">
        <w:t xml:space="preserve">Die Durchlässigkeit wird dabei durch mehrere Faktoren bestimmt, wie Art der Wolke, Höhe der Wolke oder </w:t>
      </w:r>
      <w:r w:rsidR="001B04F9">
        <w:t>ihre</w:t>
      </w:r>
      <w:r w:rsidR="00F858F5">
        <w:t xml:space="preserve"> relativen Position zur Sonne.</w:t>
      </w:r>
    </w:p>
    <w:p w:rsidR="004B0C26" w:rsidRDefault="00F8746F" w:rsidP="00CA5886">
      <w:r w:rsidRPr="00F8746F">
        <w:t xml:space="preserve">Reflexionsgrad </w:t>
      </w:r>
      <w:r>
        <w:t>und Durchlässigkeit</w:t>
      </w:r>
      <w:r w:rsidR="00CA5886">
        <w:t xml:space="preserve"> der Wolk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CA5886">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 xml:space="preserve"> .</w:t>
      </w:r>
    </w:p>
    <w:p w:rsidR="00B063E7" w:rsidRPr="00B063E7" w:rsidRDefault="00D76841" w:rsidP="00D76841">
      <w:pPr>
        <w:pStyle w:val="berschrift2"/>
      </w:pPr>
      <w:bookmarkStart w:id="18" w:name="_Toc532656085"/>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804736">
        <w:instrText xml:space="preserve"> ADDIN ZOTERO_ITEM CSL_CITATION {"citationID":"cmpo31cY","properties":{"unsorted":true,"formattedCitation":"[2]","plainCitation":"[2]","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804736" w:rsidRPr="00804736">
        <w:t>[2]</w:t>
      </w:r>
      <w:r w:rsidR="009D412D">
        <w:fldChar w:fldCharType="end"/>
      </w:r>
      <w:r w:rsidR="00310ACA">
        <w:t xml:space="preserve">. </w:t>
      </w:r>
    </w:p>
    <w:p w:rsidR="00EC7B79" w:rsidRDefault="007F1C54" w:rsidP="00D24271">
      <w:r>
        <w:lastRenderedPageBreak/>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804736">
        <w:instrText xml:space="preserve"> ADDIN ZOTERO_ITEM CSL_CITATION {"citationID":"QPSq2w49","properties":{"formattedCitation":"[3]","plainCitation":"[3]","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804736" w:rsidRPr="00804736">
        <w:t>[3]</w:t>
      </w:r>
      <w:r>
        <w:fldChar w:fldCharType="end"/>
      </w:r>
      <w:r>
        <w:t xml:space="preserve">. </w:t>
      </w:r>
    </w:p>
    <w:p w:rsidR="00C47A9F" w:rsidRDefault="00EC7B79" w:rsidP="00D24271">
      <w:r>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olken-Kameras sehr gut. Aus ihren Bildern lassen sich sehr detaillierte Informationen über die Ausdehnung, Struktur und Bewegung zum Zeitpunkt der Aufnahme ableiten. Zudem können Wolkenkameras in unmittelbarer Nähe der Photovoltaikanlage platziert werden, wodurch stark lokalisierte Prognosen möglich werden. </w:t>
      </w:r>
    </w:p>
    <w:p w:rsidR="00BE14BD" w:rsidRDefault="00DE199B" w:rsidP="00DE199B">
      <w:pPr>
        <w:pStyle w:val="berschrift2"/>
      </w:pPr>
      <w:r>
        <w:t xml:space="preserve">Zeitliche Auflösung zur Erfassung der </w:t>
      </w:r>
      <w:r w:rsidRPr="00D76841">
        <w:t>Intermittenz</w:t>
      </w:r>
    </w:p>
    <w:p w:rsidR="00E225BE" w:rsidRDefault="00E225BE" w:rsidP="00EE5C1A">
      <w:r>
        <w:t xml:space="preserve">Die ideale Auflösung wär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804736">
        <w:instrText xml:space="preserve"> ADDIN ZOTERO_ITEM CSL_CITATION {"citationID":"Qf4WCanH","properties":{"formattedCitation":"[4]","plainCitation":"[4]","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804736" w:rsidRPr="00804736">
        <w:t>[4]</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3E65BD" w:rsidRDefault="003E65BD">
      <w:pPr>
        <w:spacing w:before="0" w:line="240" w:lineRule="auto"/>
        <w:jc w:val="left"/>
      </w:pPr>
    </w:p>
    <w:p w:rsidR="00CD6A38" w:rsidRDefault="0099695C" w:rsidP="00CD6A38">
      <w:pPr>
        <w:pStyle w:val="berschrift1"/>
      </w:pPr>
      <w:bookmarkStart w:id="19" w:name="_Toc532656086"/>
      <w:r>
        <w:lastRenderedPageBreak/>
        <w:t>Solare Strahlung</w:t>
      </w:r>
      <w:bookmarkEnd w:id="19"/>
    </w:p>
    <w:p w:rsidR="00BF1A9B" w:rsidRDefault="004E5810" w:rsidP="00D24271">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0" w:name="_Toc5326561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804736">
        <w:rPr>
          <w:noProof/>
        </w:rPr>
        <w:instrText xml:space="preserve"> ADDIN ZOTERO_ITEM CSL_CITATION {"citationID":"WWghG3S5","properties":{"formattedCitation":"[5]","plainCitation":"[5]","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804736" w:rsidRPr="00804736">
        <w:t>[5]</w:t>
      </w:r>
      <w:r w:rsidR="0014700B">
        <w:rPr>
          <w:noProof/>
        </w:rPr>
        <w:fldChar w:fldCharType="end"/>
      </w:r>
      <w:r w:rsidRPr="000B1ED1">
        <w:rPr>
          <w:noProof/>
        </w:rPr>
        <w:t>.</w:t>
      </w:r>
      <w:bookmarkEnd w:id="20"/>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1" w:name="_Toc532656087"/>
      <w:r>
        <w:lastRenderedPageBreak/>
        <w:t>Einfluss der Erdatmosphäre</w:t>
      </w:r>
      <w:bookmarkEnd w:id="21"/>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2" w:name="_Toc5326561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2</w:t>
      </w:r>
      <w:r w:rsidR="00BE259D">
        <w:rPr>
          <w:noProof/>
        </w:rPr>
        <w:fldChar w:fldCharType="end"/>
      </w:r>
      <w:r>
        <w:rPr>
          <w:noProof/>
        </w:rPr>
        <w:t>: Komponenten der Solaren Strahlung</w:t>
      </w:r>
      <w:bookmarkEnd w:id="22"/>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3" w:name="_Toc53265612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3</w:t>
      </w:r>
      <w:r w:rsidR="00BE259D">
        <w:rPr>
          <w:noProof/>
        </w:rPr>
        <w:fldChar w:fldCharType="end"/>
      </w:r>
      <w:r>
        <w:rPr>
          <w:noProof/>
        </w:rPr>
        <w:t xml:space="preserve">: Strahlungsbilanz der Erde </w:t>
      </w:r>
      <w:r>
        <w:rPr>
          <w:noProof/>
        </w:rPr>
        <w:fldChar w:fldCharType="begin"/>
      </w:r>
      <w:r w:rsidR="00804736">
        <w:rPr>
          <w:noProof/>
        </w:rPr>
        <w:instrText xml:space="preserve"> ADDIN ZOTERO_ITEM CSL_CITATION {"citationID":"8iGCo0DG","properties":{"formattedCitation":"Abb. 3.8 [6, S. 75]","plainCitation":"Abb. 3.8 [6,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3"/>
      <w:r w:rsidR="00804736" w:rsidRPr="00804736">
        <w:t>Abb. 3.8 [6, S. 75]</w:t>
      </w:r>
      <w:r>
        <w:rPr>
          <w:noProof/>
        </w:rPr>
        <w:fldChar w:fldCharType="end"/>
      </w:r>
    </w:p>
    <w:p w:rsidR="008C7C69" w:rsidRDefault="006E5AC6" w:rsidP="006E5AC6">
      <w:pPr>
        <w:pStyle w:val="berschrift2"/>
      </w:pPr>
      <w:bookmarkStart w:id="24" w:name="_Toc532656088"/>
      <w:r>
        <w:lastRenderedPageBreak/>
        <w:t>Globale, direkt</w:t>
      </w:r>
      <w:r w:rsidR="00126452">
        <w:t xml:space="preserve">e </w:t>
      </w:r>
      <w:r>
        <w:t>und diffuse Strahlung</w:t>
      </w:r>
      <w:bookmarkEnd w:id="24"/>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5"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5"/>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p>
    <w:p w:rsidR="00940E16" w:rsidRDefault="00940E16" w:rsidP="00940E16">
      <w:pPr>
        <w:keepNext/>
        <w:jc w:val="center"/>
      </w:pPr>
      <w:r>
        <w:rPr>
          <w:noProof/>
          <w:lang w:eastAsia="de-CH"/>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bookmarkStart w:id="26" w:name="_Toc53265612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4</w:t>
      </w:r>
      <w:r w:rsidR="00BE259D">
        <w:rPr>
          <w:noProof/>
        </w:rPr>
        <w:fldChar w:fldCharType="end"/>
      </w:r>
      <w:r>
        <w:rPr>
          <w:noProof/>
        </w:rPr>
        <w:t>: Sonnenzenitwinkel, Elevation und Azimut</w:t>
      </w:r>
      <w:bookmarkEnd w:id="26"/>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7" w:name="_Toc532656128"/>
      <w:r>
        <w:lastRenderedPageBreak/>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5</w:t>
      </w:r>
      <w:r w:rsidR="00BE259D">
        <w:rPr>
          <w:noProof/>
        </w:rPr>
        <w:fldChar w:fldCharType="end"/>
      </w:r>
      <w:r>
        <w:rPr>
          <w:noProof/>
        </w:rPr>
        <w:t>: Globale, direkte und diffuse Strahlung an einem wolkenfreien Tag.</w:t>
      </w:r>
      <w:bookmarkEnd w:id="27"/>
    </w:p>
    <w:p w:rsidR="00EF2F50" w:rsidRDefault="00B70C1C" w:rsidP="00B70C1C">
      <w:r>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8" w:name="_Ref532209791"/>
      <w:bookmarkStart w:id="29" w:name="_Toc53265612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6</w:t>
      </w:r>
      <w:r w:rsidR="00BE259D">
        <w:rPr>
          <w:noProof/>
        </w:rPr>
        <w:fldChar w:fldCharType="end"/>
      </w:r>
      <w:bookmarkEnd w:id="28"/>
      <w:r>
        <w:rPr>
          <w:noProof/>
        </w:rPr>
        <w:t xml:space="preserve">: Um16:00 </w:t>
      </w:r>
      <w:r>
        <w:t>blockiert eine Wolke den direkten Anteil. GHI entspricht nun der DHI.</w:t>
      </w:r>
      <w:bookmarkEnd w:id="29"/>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0" w:name="_Toc532656089"/>
      <w:r>
        <w:t xml:space="preserve">Messung </w:t>
      </w:r>
      <w:r w:rsidR="00D21EFD">
        <w:t>der d</w:t>
      </w:r>
      <w:r w:rsidR="00B01C7A">
        <w:t>irektnormale</w:t>
      </w:r>
      <w:r w:rsidR="00D21EFD">
        <w:t>n</w:t>
      </w:r>
      <w:r w:rsidR="00B01C7A">
        <w:t xml:space="preserve"> </w:t>
      </w:r>
      <w:r w:rsidR="00267670">
        <w:t>Sonnenstrahlung</w:t>
      </w:r>
      <w:bookmarkEnd w:id="30"/>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bookmarkStart w:id="31" w:name="_Toc532656090"/>
      <w:r>
        <w:lastRenderedPageBreak/>
        <w:t>Mess</w:t>
      </w:r>
      <w:r w:rsidR="005659BC">
        <w:t>ung</w:t>
      </w:r>
      <w:r>
        <w:t xml:space="preserve"> der </w:t>
      </w:r>
      <w:r w:rsidR="00882517">
        <w:t>globalen</w:t>
      </w:r>
      <w:r w:rsidR="00695F8C">
        <w:t xml:space="preserve"> </w:t>
      </w:r>
      <w:r w:rsidR="00267670">
        <w:t>Sonnenstrahlung</w:t>
      </w:r>
      <w:bookmarkEnd w:id="31"/>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 xml:space="preserve">Gemessen wird die globale Strahlung in der Regel mittels eines Pyranometers. </w:t>
      </w:r>
    </w:p>
    <w:p w:rsidR="00D21EFD" w:rsidRDefault="005659BC" w:rsidP="00D21EFD">
      <w:pPr>
        <w:pStyle w:val="berschrift3"/>
      </w:pPr>
      <w:bookmarkStart w:id="32" w:name="_Toc532656091"/>
      <w:r>
        <w:t xml:space="preserve">Messung </w:t>
      </w:r>
      <w:r w:rsidR="00D21EFD">
        <w:t xml:space="preserve">der diffusen </w:t>
      </w:r>
      <w:r w:rsidR="00267670">
        <w:t>Sonnenstrahlung</w:t>
      </w:r>
      <w:bookmarkEnd w:id="32"/>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D66C2F" w:rsidRDefault="00D66C2F" w:rsidP="00D66C2F">
      <w:pPr>
        <w:pStyle w:val="berschrift3"/>
      </w:pPr>
      <w:bookmarkStart w:id="33" w:name="_Toc532656092"/>
      <w:r w:rsidRPr="00D66C2F">
        <w:t xml:space="preserve">DNI und </w:t>
      </w:r>
      <w:r w:rsidRPr="00D66C2F">
        <w:rPr>
          <w:rStyle w:val="Hervorhebung"/>
          <w:i w:val="0"/>
        </w:rPr>
        <w:t>zirkumsolare</w:t>
      </w:r>
      <w:r w:rsidRPr="00D66C2F">
        <w:rPr>
          <w:rStyle w:val="st"/>
        </w:rPr>
        <w:t xml:space="preserve"> </w:t>
      </w:r>
      <w:r w:rsidRPr="00D66C2F">
        <w:t>Sonnenstrahlung</w:t>
      </w:r>
      <w:bookmarkEnd w:id="33"/>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804736">
        <w:instrText xml:space="preserve"> ADDIN ZOTERO_ITEM CSL_CITATION {"citationID":"mGKCmMdP","properties":{"formattedCitation":"[7]","plainCitation":"[7]","noteIndex":0},"citationItems":[{"id":"GW4W4Cit/1UgXA6uj","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804736" w:rsidRPr="00804736">
        <w:t>[7]</w:t>
      </w:r>
      <w:r w:rsidR="00FC204B">
        <w:fldChar w:fldCharType="end"/>
      </w:r>
      <w:r w:rsidR="00D37636">
        <w:t xml:space="preserve">. </w:t>
      </w:r>
    </w:p>
    <w:p w:rsidR="00A30F98" w:rsidRDefault="00B343AD" w:rsidP="0099695C">
      <w:pPr>
        <w:pStyle w:val="berschrift2"/>
      </w:pPr>
      <w:bookmarkStart w:id="34" w:name="_Ref532207657"/>
      <w:bookmarkStart w:id="35" w:name="_Ref532207670"/>
      <w:bookmarkStart w:id="36" w:name="_Ref532207700"/>
      <w:bookmarkStart w:id="37" w:name="_Ref532207725"/>
      <w:bookmarkStart w:id="38" w:name="_Toc532656093"/>
      <w:r>
        <w:t>Solarmessgeräte</w:t>
      </w:r>
      <w:bookmarkEnd w:id="34"/>
      <w:bookmarkEnd w:id="35"/>
      <w:bookmarkEnd w:id="36"/>
      <w:bookmarkEnd w:id="37"/>
      <w:bookmarkEnd w:id="38"/>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804736">
        <w:instrText xml:space="preserve"> ADDIN ZOTERO_ITEM CSL_CITATION {"citationID":"fsj4RQAf","properties":{"formattedCitation":"[8]","plainCitation":"[8]","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804736" w:rsidRPr="00804736">
        <w:t>[8]</w:t>
      </w:r>
      <w:r w:rsidR="0079225D">
        <w:fldChar w:fldCharType="end"/>
      </w:r>
      <w:r w:rsidR="00EE359E">
        <w:t>.</w:t>
      </w:r>
      <w:r w:rsidRPr="00A05CF4">
        <w:t xml:space="preserve"> </w:t>
      </w:r>
    </w:p>
    <w:p w:rsidR="00717EC0" w:rsidRDefault="00F63998" w:rsidP="00F63998">
      <w:pPr>
        <w:pStyle w:val="berschrift3"/>
      </w:pPr>
      <w:bookmarkStart w:id="39" w:name="_Ref532224951"/>
      <w:bookmarkStart w:id="40" w:name="_Toc532656094"/>
      <w:r>
        <w:t>Pyranometer</w:t>
      </w:r>
      <w:bookmarkEnd w:id="39"/>
      <w:bookmarkEnd w:id="40"/>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2656130"/>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514E1E">
        <w:rPr>
          <w:noProof/>
        </w:rPr>
        <w:t>7</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804736">
        <w:rPr>
          <w:noProof/>
        </w:rPr>
        <w:instrText xml:space="preserve"> ADDIN ZOTERO_ITEM CSL_CITATION {"citationID":"2O7Prg29","properties":{"custom":"","formattedCitation":"Abb. 2.29 [8, S. 84]","plainCitation":"Abb. 2.29 [8,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804736" w:rsidRPr="00804736">
        <w:t>Abb. 2.29 [8, S. 84]</w:t>
      </w:r>
      <w:r w:rsidR="008B28D1">
        <w:rPr>
          <w:noProof/>
        </w:rPr>
        <w:fldChar w:fldCharType="end"/>
      </w:r>
      <w:r w:rsidRPr="00E44392">
        <w:rPr>
          <w:noProof/>
        </w:rPr>
        <w:t>.</w:t>
      </w:r>
      <w:bookmarkEnd w:id="42"/>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 </w:t>
      </w:r>
      <w:r w:rsidR="00080A15">
        <w:t xml:space="preserve"> </w:t>
      </w:r>
    </w:p>
    <w:p w:rsidR="00A9651E" w:rsidRPr="00315EB6" w:rsidRDefault="00A9651E" w:rsidP="00315EB6">
      <w:pPr>
        <w:pStyle w:val="berschrift3"/>
        <w:rPr>
          <w:lang w:val="en-US"/>
        </w:rPr>
      </w:pPr>
      <w:bookmarkStart w:id="43" w:name="_Ref532225024"/>
      <w:bookmarkStart w:id="44" w:name="_Toc532656095"/>
      <w:r w:rsidRPr="00315EB6">
        <w:rPr>
          <w:lang w:val="en-US"/>
        </w:rPr>
        <w:t>Pyrheliometer</w:t>
      </w:r>
      <w:bookmarkEnd w:id="43"/>
      <w:bookmarkEnd w:id="44"/>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6E6AB7" w:rsidP="00A8339B">
      <w:pPr>
        <w:keepNext/>
        <w:jc w:val="center"/>
      </w:pPr>
      <w:r>
        <w:rPr>
          <w:noProof/>
          <w:lang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pPr>
      <w:bookmarkStart w:id="45" w:name="_Toc53265613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8</w:t>
      </w:r>
      <w:r w:rsidR="00BE259D">
        <w:rPr>
          <w:noProof/>
        </w:rPr>
        <w:fldChar w:fldCharType="end"/>
      </w:r>
      <w:r>
        <w:rPr>
          <w:noProof/>
        </w:rPr>
        <w:t>: Pyrheliometer, links schematische Darstellung.</w:t>
      </w:r>
      <w:bookmarkEnd w:id="45"/>
    </w:p>
    <w:p w:rsidR="005B2F93" w:rsidRPr="003C5F0F" w:rsidRDefault="005B2F93" w:rsidP="004F10C3">
      <w:pPr>
        <w:rPr>
          <w:color w:val="0070C0"/>
          <w:u w:val="single"/>
        </w:rPr>
      </w:pPr>
    </w:p>
    <w:p w:rsidR="004F10C3" w:rsidRDefault="00864856" w:rsidP="00864856">
      <w:pPr>
        <w:pStyle w:val="berschrift2"/>
      </w:pPr>
      <w:bookmarkStart w:id="46" w:name="_Toc532656097"/>
      <w:r>
        <w:lastRenderedPageBreak/>
        <w:t>Dreidimensionale Effekte in der Kurzeit Vorhersage</w:t>
      </w:r>
      <w:bookmarkEnd w:id="46"/>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7" w:name="_Toc532656099"/>
      <w:r>
        <w:t>Auflösung</w:t>
      </w:r>
      <w:bookmarkEnd w:id="47"/>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48" w:name="_Toc532656100"/>
      <w:r>
        <w:t>Für die Auswahl der Optik bestimmende Faktoren</w:t>
      </w:r>
      <w:bookmarkEnd w:id="48"/>
    </w:p>
    <w:p w:rsidR="00237C16" w:rsidRDefault="00237C16" w:rsidP="00237C16">
      <w:pPr>
        <w:pStyle w:val="berschrift3"/>
        <w:tabs>
          <w:tab w:val="clear" w:pos="680"/>
        </w:tabs>
        <w:ind w:left="720" w:hanging="720"/>
      </w:pPr>
      <w:bookmarkStart w:id="49" w:name="_Toc532656101"/>
      <w:r>
        <w:t>Bildwinkel</w:t>
      </w:r>
      <w:bookmarkEnd w:id="49"/>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0" w:name="_Toc532656102"/>
      <w:r>
        <w:t>Optische Verzerrung</w:t>
      </w:r>
      <w:bookmarkEnd w:id="50"/>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F45BD7">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1" w:name="_Toc532656103"/>
      <w:r>
        <w:t>Die Verwendung eines Fischaugenobjektivs</w:t>
      </w:r>
      <w:bookmarkEnd w:id="51"/>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F45BD7"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2" w:name="_Toc532656104"/>
      <w:r>
        <w:t>Bildverarbeitung</w:t>
      </w:r>
      <w:bookmarkEnd w:id="52"/>
    </w:p>
    <w:p w:rsidR="00B50971" w:rsidRDefault="00B50971" w:rsidP="00B50971">
      <w:pPr>
        <w:pStyle w:val="berschrift3"/>
        <w:tabs>
          <w:tab w:val="clear" w:pos="680"/>
        </w:tabs>
        <w:ind w:left="720" w:hanging="720"/>
      </w:pPr>
      <w:bookmarkStart w:id="53" w:name="_Toc532656105"/>
      <w:r>
        <w:t xml:space="preserve">Eigenschaften einer </w:t>
      </w:r>
      <w:r w:rsidR="007D61D0">
        <w:t>Weitwinkelaufnahme</w:t>
      </w:r>
      <w:bookmarkEnd w:id="53"/>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4" w:name="_Toc532656106"/>
      <w:r>
        <w:t>CCD</w:t>
      </w:r>
      <w:bookmarkEnd w:id="54"/>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83219B" w:rsidRDefault="0083219B" w:rsidP="0083219B">
      <w:pPr>
        <w:pStyle w:val="berschrift3"/>
        <w:rPr>
          <w:lang w:val="en-US"/>
        </w:rPr>
      </w:pPr>
      <w:bookmarkStart w:id="55" w:name="_Toc532656107"/>
      <w:r w:rsidRPr="0083219B">
        <w:rPr>
          <w:lang w:val="en-US"/>
        </w:rPr>
        <w:lastRenderedPageBreak/>
        <w:t>HDR imaging</w:t>
      </w:r>
      <w:bookmarkEnd w:id="55"/>
      <w:r w:rsidRPr="0083219B">
        <w:rPr>
          <w:lang w:val="en-US"/>
        </w:rPr>
        <w:t xml:space="preserve"> </w:t>
      </w:r>
    </w:p>
    <w:p w:rsidR="0083219B" w:rsidRPr="000B6D1F" w:rsidRDefault="0083219B" w:rsidP="0083219B">
      <w:pPr>
        <w:jc w:val="left"/>
      </w:pPr>
      <w:r w:rsidRPr="000B6D1F">
        <w:rPr>
          <w:b/>
        </w:rPr>
        <w:br/>
      </w:r>
      <w:r w:rsidRPr="000B6D1F">
        <w:t>Algorithmus von Malik und Debecev Seite 484 (XChange-Viewer: 506)</w:t>
      </w:r>
    </w:p>
    <w:p w:rsidR="0083219B" w:rsidRPr="000B6D1F" w:rsidRDefault="0083219B" w:rsidP="009E49D5">
      <w:r w:rsidRPr="000B6D1F">
        <w:t>C:\Users\tahorvat\Documents\MSE\MSE_Thesis\Bildverarbeitung\Books_Bildverarbeitung\SzeliskiBook_.pdf</w:t>
      </w:r>
      <w:r w:rsidRPr="000B6D1F">
        <w:br/>
      </w:r>
      <w:r>
        <w:rPr>
          <w:noProof/>
          <w:lang w:eastAsia="de-CH"/>
        </w:rPr>
        <w:drawing>
          <wp:inline distT="0" distB="0" distL="0" distR="0" wp14:anchorId="18365310" wp14:editId="63F2BBC1">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538730"/>
                    </a:xfrm>
                    <a:prstGeom prst="rect">
                      <a:avLst/>
                    </a:prstGeom>
                  </pic:spPr>
                </pic:pic>
              </a:graphicData>
            </a:graphic>
          </wp:inline>
        </w:drawing>
      </w:r>
    </w:p>
    <w:p w:rsidR="0039354D" w:rsidRDefault="005C5914" w:rsidP="0039354D">
      <w:pPr>
        <w:pStyle w:val="berschrift1"/>
        <w:tabs>
          <w:tab w:val="clear" w:pos="680"/>
          <w:tab w:val="num" w:pos="720"/>
        </w:tabs>
        <w:ind w:left="720" w:hanging="720"/>
      </w:pPr>
      <w:bookmarkStart w:id="56" w:name="_Toc532656108"/>
      <w:r>
        <w:lastRenderedPageBreak/>
        <w:t xml:space="preserve">Übersicht solarer Vorhersage </w:t>
      </w:r>
      <w:r w:rsidR="0039354D">
        <w:t>Methoden</w:t>
      </w:r>
      <w:bookmarkEnd w:id="56"/>
    </w:p>
    <w:p w:rsidR="00D02A70" w:rsidRDefault="00D02A70" w:rsidP="00677567"/>
    <w:p w:rsidR="00D02A70" w:rsidRPr="000B6D1F" w:rsidRDefault="00D02A70" w:rsidP="00D02A70">
      <w:pPr>
        <w:jc w:val="left"/>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677567" w:rsidRDefault="00677567" w:rsidP="00677567">
      <w:r>
        <w:t>Sehr gute kurz gehaltene Übersicht zu den unterschiedlichen Methoden des Forecastens: sollte rein !</w:t>
      </w:r>
    </w:p>
    <w:p w:rsidR="00677567" w:rsidRPr="00677567" w:rsidRDefault="00677567" w:rsidP="00677567">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677567" w:rsidRPr="00F45BD7" w:rsidRDefault="00677567" w:rsidP="00677567">
      <w:pPr>
        <w:rPr>
          <w:lang w:val="en-US"/>
        </w:rPr>
      </w:pPr>
    </w:p>
    <w:p w:rsidR="00F134E1" w:rsidRDefault="00F134E1" w:rsidP="00F134E1">
      <w:r>
        <w:t>Gute Tabelle Seite 16 vor allem die letzte Kolone !</w:t>
      </w:r>
    </w:p>
    <w:p w:rsidR="00F134E1" w:rsidRPr="000B6D1F" w:rsidRDefault="00F134E1" w:rsidP="00F134E1">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827F54" w:rsidRPr="00827F54" w:rsidRDefault="00827F54" w:rsidP="00827F54">
      <w:pPr>
        <w:pStyle w:val="berschrift3"/>
        <w:tabs>
          <w:tab w:val="clear" w:pos="680"/>
        </w:tabs>
        <w:ind w:left="720" w:hanging="720"/>
      </w:pPr>
      <w:bookmarkStart w:id="57" w:name="_Toc532656109"/>
      <w:r>
        <w:t xml:space="preserve">Klassifikation </w:t>
      </w:r>
      <w:r w:rsidRPr="00827F54">
        <w:t>solare</w:t>
      </w:r>
      <w:r>
        <w:t>r</w:t>
      </w:r>
      <w:r w:rsidRPr="00827F54">
        <w:t xml:space="preserve"> Vorhersage Methoden</w:t>
      </w:r>
      <w:bookmarkEnd w:id="57"/>
    </w:p>
    <w:p w:rsidR="00677567" w:rsidRPr="000B6D1F" w:rsidRDefault="004B345C" w:rsidP="00677567">
      <w:r w:rsidRPr="000B6D1F">
        <w:t xml:space="preserve">Gute kurze Zusammenfassung </w:t>
      </w:r>
      <w:r w:rsidR="00605D79" w:rsidRPr="000B6D1F">
        <w:t>über die unterschiedlichen Methoden inlusive einer kleinen Tabelle</w:t>
      </w:r>
    </w:p>
    <w:p w:rsidR="004B345C" w:rsidRPr="004B345C" w:rsidRDefault="004B345C" w:rsidP="00F108A1">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F108A1" w:rsidRPr="004B345C" w:rsidRDefault="00F108A1" w:rsidP="00F108A1">
      <w:pPr>
        <w:rPr>
          <w:i/>
          <w:color w:val="FF0000"/>
          <w:lang w:val="en-US"/>
        </w:rPr>
      </w:pPr>
      <w:r w:rsidRPr="004B345C">
        <w:rPr>
          <w:i/>
          <w:color w:val="FF0000"/>
          <w:lang w:val="en-US"/>
        </w:rPr>
        <w:t xml:space="preserve">Jan Kleissel Solar Energy Forecasting </w:t>
      </w:r>
      <w:r w:rsidR="00972342" w:rsidRPr="004B345C">
        <w:rPr>
          <w:i/>
          <w:color w:val="FF0000"/>
          <w:lang w:val="en-US"/>
        </w:rPr>
        <w:t>S166</w:t>
      </w:r>
      <w:r w:rsidRPr="004B345C">
        <w:rPr>
          <w:i/>
          <w:color w:val="FF0000"/>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eastAsia="de-CH"/>
        </w:rPr>
        <w:lastRenderedPageBreak/>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provided depends on a number of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58" w:name="_Toc532656110"/>
      <w:r>
        <w:lastRenderedPageBreak/>
        <w:t>Ris</w:t>
      </w:r>
      <w:r w:rsidR="009A5D84">
        <w:t>i</w:t>
      </w:r>
      <w:r>
        <w:t>koanalyse</w:t>
      </w:r>
      <w:bookmarkEnd w:id="58"/>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69179E">
      <w:pPr>
        <w:pStyle w:val="berschrift1"/>
      </w:pPr>
      <w:bookmarkStart w:id="59" w:name="_Ref491684646"/>
      <w:bookmarkStart w:id="60" w:name="_Toc532656111"/>
      <w:r>
        <w:rPr>
          <w:color w:val="000000" w:themeColor="text1"/>
        </w:rPr>
        <w:lastRenderedPageBreak/>
        <w:t>Himmel</w:t>
      </w:r>
      <w:r w:rsidR="00307330">
        <w:t xml:space="preserve">-Kameras - </w:t>
      </w:r>
      <w:r w:rsidR="00284FA6">
        <w:t>Stand der Technik</w:t>
      </w:r>
      <w:bookmarkEnd w:id="59"/>
      <w:bookmarkEnd w:id="60"/>
    </w:p>
    <w:p w:rsidR="00111094" w:rsidRDefault="00C21C44" w:rsidP="00B51696">
      <w:pPr>
        <w:rPr>
          <w:color w:val="000000" w:themeColor="text1"/>
        </w:rPr>
      </w:pPr>
      <w:r>
        <w:rPr>
          <w:color w:val="000000" w:themeColor="text1"/>
        </w:rPr>
        <w:t>Himmel</w:t>
      </w:r>
      <w:r w:rsidR="00475AA5">
        <w:rPr>
          <w:color w:val="000000" w:themeColor="text1"/>
        </w:rPr>
        <w:t xml:space="preserve">-Kameras </w:t>
      </w:r>
      <w:r w:rsidR="00111094">
        <w:rPr>
          <w:color w:val="000000" w:themeColor="text1"/>
        </w:rPr>
        <w:t xml:space="preserve">gewinnen </w:t>
      </w:r>
      <w:r w:rsidR="0069179E">
        <w:rPr>
          <w:color w:val="000000" w:themeColor="text1"/>
        </w:rPr>
        <w:t xml:space="preserve">an </w:t>
      </w:r>
      <w:r w:rsidR="00111094">
        <w:rPr>
          <w:color w:val="000000" w:themeColor="text1"/>
        </w:rPr>
        <w:t>Bedeutung</w:t>
      </w:r>
      <w:r w:rsidR="0069179E">
        <w:rPr>
          <w:color w:val="000000" w:themeColor="text1"/>
        </w:rPr>
        <w:t>,</w:t>
      </w:r>
      <w:r w:rsidR="00111094">
        <w:rPr>
          <w:color w:val="000000" w:themeColor="text1"/>
        </w:rPr>
        <w:t xml:space="preserve"> nicht nur in </w:t>
      </w:r>
      <w:r w:rsidR="00BE4201">
        <w:rPr>
          <w:color w:val="000000" w:themeColor="text1"/>
        </w:rPr>
        <w:t>wissenschaftlich Kreisen</w:t>
      </w:r>
      <w:r w:rsidR="00111094">
        <w:rPr>
          <w:color w:val="000000" w:themeColor="text1"/>
        </w:rPr>
        <w:t>.</w:t>
      </w:r>
      <w:r w:rsidR="00BE4201">
        <w:rPr>
          <w:color w:val="000000" w:themeColor="text1"/>
        </w:rPr>
        <w:t xml:space="preserve"> Ihr Anwendungsbereich ist breit gefächert. </w:t>
      </w:r>
      <w:r w:rsidR="00111094">
        <w:rPr>
          <w:color w:val="000000" w:themeColor="text1"/>
        </w:rPr>
        <w:t xml:space="preserve">Fluglotsen zum Beispiel benutzen sie, um </w:t>
      </w:r>
      <w:r w:rsidR="0069179E">
        <w:rPr>
          <w:color w:val="000000" w:themeColor="text1"/>
        </w:rPr>
        <w:t xml:space="preserve">lokale </w:t>
      </w:r>
      <w:r w:rsidR="00111094">
        <w:rPr>
          <w:color w:val="000000" w:themeColor="text1"/>
        </w:rPr>
        <w:t>Wetterbedingungen über dem Flughafen</w:t>
      </w:r>
      <w:r w:rsidR="00AB36DA">
        <w:rPr>
          <w:color w:val="000000" w:themeColor="text1"/>
        </w:rPr>
        <w:t>,</w:t>
      </w:r>
      <w:r w:rsidR="00111094">
        <w:rPr>
          <w:color w:val="000000" w:themeColor="text1"/>
        </w:rPr>
        <w:t xml:space="preserve"> besser einschätzen zu können. Astronomen </w:t>
      </w:r>
      <w:r w:rsidR="0069179E">
        <w:rPr>
          <w:color w:val="000000" w:themeColor="text1"/>
        </w:rPr>
        <w:t xml:space="preserve">setzen </w:t>
      </w:r>
      <w:r w:rsidR="00111094">
        <w:rPr>
          <w:color w:val="000000" w:themeColor="text1"/>
        </w:rPr>
        <w:t xml:space="preserve">sie </w:t>
      </w:r>
      <w:r w:rsidR="0069179E">
        <w:rPr>
          <w:color w:val="000000" w:themeColor="text1"/>
        </w:rPr>
        <w:t xml:space="preserve">ein, </w:t>
      </w:r>
      <w:r w:rsidR="00111094">
        <w:rPr>
          <w:color w:val="000000" w:themeColor="text1"/>
        </w:rPr>
        <w:t xml:space="preserve">um den Bedeckungsgrad </w:t>
      </w:r>
      <w:r w:rsidR="0069179E">
        <w:rPr>
          <w:color w:val="000000" w:themeColor="text1"/>
        </w:rPr>
        <w:t>durch</w:t>
      </w:r>
      <w:r w:rsidR="00111094">
        <w:rPr>
          <w:color w:val="000000" w:themeColor="text1"/>
        </w:rPr>
        <w:t xml:space="preserve"> Wolken</w:t>
      </w:r>
      <w:r w:rsidR="0069179E">
        <w:rPr>
          <w:color w:val="000000" w:themeColor="text1"/>
        </w:rPr>
        <w:t>,</w:t>
      </w:r>
      <w:r w:rsidR="00111094">
        <w:rPr>
          <w:color w:val="000000" w:themeColor="text1"/>
        </w:rPr>
        <w:t xml:space="preserve"> über dem Observatorium zu bestimmen. Doch am Häufigsten werden sie </w:t>
      </w:r>
      <w:r w:rsidR="0069179E">
        <w:rPr>
          <w:color w:val="000000" w:themeColor="text1"/>
        </w:rPr>
        <w:t xml:space="preserve">zur Prognose von Wetter und Sonnenenergie verwendet. </w:t>
      </w:r>
      <w:r w:rsidR="00963F6D">
        <w:rPr>
          <w:color w:val="000000" w:themeColor="text1"/>
        </w:rPr>
        <w:t xml:space="preserve">Ihre Bilder haben eine höhere Auflösung als Satellitenbilder. Zudem sind sie in der Lage auch Wolken in geringer Tiefe zu erfassen. </w:t>
      </w:r>
    </w:p>
    <w:p w:rsidR="00C21C44" w:rsidRDefault="00C21C44" w:rsidP="00B51696">
      <w:pPr>
        <w:rPr>
          <w:color w:val="000000" w:themeColor="text1"/>
        </w:rPr>
      </w:pP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875077" w:rsidRDefault="00637238" w:rsidP="003E65BD">
      <w:pPr>
        <w:pStyle w:val="berschrift1"/>
      </w:pPr>
      <w:bookmarkStart w:id="61" w:name="_Toc532656112"/>
      <w:r>
        <w:lastRenderedPageBreak/>
        <w:t>ProSekKa Wolken-Kamera</w:t>
      </w:r>
      <w:bookmarkEnd w:id="61"/>
    </w:p>
    <w:p w:rsidR="00452D93" w:rsidRDefault="00FB2DFF" w:rsidP="00452D93">
      <w:r w:rsidRPr="00FB2DFF">
        <w:t xml:space="preserve">Die ProSekKa Wolken-Kamera, </w:t>
      </w:r>
      <w:r w:rsidR="00FC39DF">
        <w:t>setzt sich zusammen aus einem Spritzwasser geschütztem Gehäuse, einem Raspberry Pi 3 Model B und einem Raspberry Pi Kamera Modul</w:t>
      </w:r>
      <w:r w:rsidR="00452D93">
        <w:t>,</w:t>
      </w:r>
      <w:r w:rsidR="00FC39DF">
        <w:t xml:space="preserve"> Version 2. Zusätzlich verfügt die Wolken-Kamera über eine Heizung und eine Entfeuchtungsanlage, um Beschlagen des Acryldoms zu verhindern</w:t>
      </w:r>
      <w:r w:rsidR="00452D93">
        <w:t>.</w:t>
      </w:r>
      <w:r w:rsidR="00FC39DF">
        <w:t xml:space="preserve"> </w:t>
      </w:r>
      <w:bookmarkStart w:id="62" w:name="_Toc532656113"/>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w:t>
      </w:r>
      <w:r w:rsidR="00C93721">
        <w:t xml:space="preserve">In regelmässigen Abständen </w:t>
      </w:r>
      <w:r w:rsidR="00C93721">
        <w:t xml:space="preserve">nehmen die Kameras </w:t>
      </w:r>
      <w:r w:rsidR="00C93721">
        <w:t xml:space="preserve">Bilder </w:t>
      </w:r>
      <w:r w:rsidR="00C93721">
        <w:t>auf</w:t>
      </w:r>
      <w:r w:rsidR="00C93721">
        <w:t>.</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ein MySQL-Server,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2058AE" w:rsidP="00514E1E">
      <w:pPr>
        <w:keepNext/>
        <w:jc w:val="center"/>
      </w:pPr>
      <w:r>
        <w:rPr>
          <w:noProof/>
        </w:rPr>
        <w:drawing>
          <wp:inline distT="0" distB="0" distL="0" distR="0">
            <wp:extent cx="4242391" cy="2804292"/>
            <wp:effectExtent l="0" t="0" r="635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44067" cy="2805400"/>
                    </a:xfrm>
                    <a:prstGeom prst="rect">
                      <a:avLst/>
                    </a:prstGeom>
                    <a:noFill/>
                    <a:ln>
                      <a:noFill/>
                    </a:ln>
                  </pic:spPr>
                </pic:pic>
              </a:graphicData>
            </a:graphic>
          </wp:inline>
        </w:drawing>
      </w:r>
    </w:p>
    <w:p w:rsidR="00CC66CF" w:rsidRDefault="00514E1E" w:rsidP="00304110">
      <w:pPr>
        <w:pStyle w:val="Beschriftung"/>
        <w:jc w:val="center"/>
      </w:pPr>
      <w:r>
        <w:t xml:space="preserve">Abbildung </w:t>
      </w:r>
      <w:r>
        <w:fldChar w:fldCharType="begin"/>
      </w:r>
      <w:r>
        <w:instrText xml:space="preserve"> SEQ Abbildung \* ARABIC </w:instrText>
      </w:r>
      <w:r>
        <w:fldChar w:fldCharType="separate"/>
      </w:r>
      <w:r>
        <w:rPr>
          <w:noProof/>
        </w:rPr>
        <w:t>9</w:t>
      </w:r>
      <w:r>
        <w:fldChar w:fldCharType="end"/>
      </w:r>
      <w:r>
        <w:rPr>
          <w:noProof/>
        </w:rPr>
        <w:t xml:space="preserve"> : Schematischer Aufbau der </w:t>
      </w:r>
      <w:r>
        <w:t xml:space="preserve">ProSekKa </w:t>
      </w:r>
      <w:r>
        <w:rPr>
          <w:noProof/>
        </w:rPr>
        <w:t>Wolken-Kamera.</w:t>
      </w:r>
      <w:bookmarkStart w:id="63" w:name="_GoBack"/>
      <w:bookmarkEnd w:id="63"/>
    </w:p>
    <w:p w:rsidR="00D970B7" w:rsidRDefault="00D970B7" w:rsidP="00452D93">
      <w:r>
        <w:t>Als Betriebssystem, wird Raspbian Stretch</w:t>
      </w:r>
      <w:r w:rsidR="00000648">
        <w:rPr>
          <w:rStyle w:val="Funotenzeichen"/>
        </w:rPr>
        <w:footnoteReference w:id="3"/>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Pr>
          <w:rStyle w:val="Funotenzeichen"/>
        </w:rPr>
        <w:footnoteReference w:id="4"/>
      </w:r>
      <w:r w:rsidR="0078387C">
        <w:t xml:space="preserve"> </w:t>
      </w:r>
      <w:r w:rsidR="005C0D84">
        <w:t xml:space="preserve">einer </w:t>
      </w:r>
      <w:r w:rsidR="0078387C">
        <w:t xml:space="preserve">vorinstalliert Remote-Desktop Anwendung, </w:t>
      </w:r>
      <w:r w:rsidR="005C0D84">
        <w:t>kann über eine Cloud-Verbindung, auch auf ein</w:t>
      </w:r>
      <w:r w:rsidR="0078387C">
        <w:t xml:space="preserve"> Raspberry Pi </w:t>
      </w:r>
      <w:r w:rsidR="005C0D84">
        <w:t>zugegriffen werden, dass in einem privaten Netzwerk</w:t>
      </w:r>
      <w:r w:rsidR="00055D5F">
        <w:t xml:space="preserve"> eingebunden </w:t>
      </w:r>
      <w:r w:rsidR="005C0D84">
        <w:t xml:space="preserve">ist, sofern </w:t>
      </w:r>
      <w:r w:rsidR="00055D5F">
        <w:t>dieses</w:t>
      </w:r>
      <w:r w:rsidR="005C0D84">
        <w:t xml:space="preserve"> Netzwerk über einen Internetzugang verfügt. </w:t>
      </w:r>
      <w:r w:rsidR="0078387C">
        <w:t xml:space="preserve"> </w:t>
      </w:r>
    </w:p>
    <w:p w:rsidR="00452D93" w:rsidRDefault="00452D93" w:rsidP="00452D93"/>
    <w:p w:rsidR="004E781E" w:rsidRDefault="004E781E" w:rsidP="00452D93">
      <w:r>
        <w:t>Anforderungen</w:t>
      </w:r>
      <w:bookmarkEnd w:id="62"/>
      <w:r>
        <w:t xml:space="preserve"> </w:t>
      </w:r>
    </w:p>
    <w:p w:rsidR="004E781E" w:rsidRDefault="004E781E" w:rsidP="004E781E">
      <w:r>
        <w:lastRenderedPageBreak/>
        <w:t>Auflösung Dynamikbereich</w:t>
      </w:r>
    </w:p>
    <w:p w:rsidR="004E781E" w:rsidRDefault="00D107E9" w:rsidP="00D107E9">
      <w:pPr>
        <w:jc w:val="left"/>
        <w:rPr>
          <w:color w:val="4F81BD" w:themeColor="accent1"/>
          <w:u w:val="single"/>
          <w:lang w:val="en-US"/>
        </w:rPr>
      </w:pPr>
      <w:r w:rsidRPr="000B6D1F">
        <w:rPr>
          <w:lang w:val="en-US"/>
        </w:rPr>
        <w:t>Messen der Helligkeit mittels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62005" w:rsidRPr="000B6D1F" w:rsidRDefault="00D62005" w:rsidP="00D107E9">
      <w:pPr>
        <w:jc w:val="left"/>
        <w:rPr>
          <w:color w:val="4F81BD" w:themeColor="accent1"/>
          <w:u w:val="single"/>
          <w:lang w:val="en-US"/>
        </w:rPr>
      </w:pPr>
    </w:p>
    <w:p w:rsidR="00947226" w:rsidRDefault="00947226">
      <w:pPr>
        <w:spacing w:before="0" w:line="240" w:lineRule="auto"/>
        <w:jc w:val="left"/>
      </w:pPr>
      <w:r>
        <w:br w:type="page"/>
      </w:r>
    </w:p>
    <w:p w:rsidR="00C40B7F" w:rsidRDefault="00C40B7F" w:rsidP="00C40B7F">
      <w:pPr>
        <w:pStyle w:val="berschrift2"/>
      </w:pPr>
      <w:bookmarkStart w:id="64" w:name="_Toc532656114"/>
      <w:r w:rsidRPr="00C40B7F">
        <w:lastRenderedPageBreak/>
        <w:t>Ground Truth</w:t>
      </w:r>
      <w:bookmarkEnd w:id="64"/>
    </w:p>
    <w:p w:rsidR="00BC67F7" w:rsidRPr="00DE7F58" w:rsidRDefault="00930BF6" w:rsidP="00930BF6">
      <w:r w:rsidRPr="00DE7F58">
        <w:t xml:space="preserve">Zur Interpretation der Bilder und Kalibrierung der Wolken-Kameras, werden lokale Messdaten benötigt. Hierzu wird die Wolken-Kamera 2, unmittelbar neben der Messstation platziert. So kann </w:t>
      </w:r>
      <w:r w:rsidR="00AC094E">
        <w:t>sichergestellt</w:t>
      </w:r>
      <w:r w:rsidRPr="00DE7F58">
        <w:t xml:space="preserve"> werden, dass das geeichte Pyranometer und die Wolken-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804736">
        <w:instrText xml:space="preserve"> ADDIN ZOTERO_ITEM CSL_CITATION {"citationID":"Uw94GL4u","properties":{"formattedCitation":"[9]","plainCitation":"[9]","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804736" w:rsidRPr="00804736">
        <w:t>[9]</w:t>
      </w:r>
      <w:r w:rsidR="00CC4166">
        <w:fldChar w:fldCharType="end"/>
      </w:r>
      <w:r w:rsidR="001325CA">
        <w:t>.</w:t>
      </w:r>
    </w:p>
    <w:p w:rsidR="00DD3167" w:rsidRDefault="00793DA0" w:rsidP="00B32C84">
      <w:pPr>
        <w:keepNext/>
        <w:jc w:val="center"/>
      </w:pPr>
      <w:r>
        <w:rPr>
          <w:noProof/>
        </w:rPr>
        <w:drawing>
          <wp:inline distT="0" distB="0" distL="0" distR="0">
            <wp:extent cx="4822166" cy="1961559"/>
            <wp:effectExtent l="0" t="0" r="0" b="63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43769" cy="1970347"/>
                    </a:xfrm>
                    <a:prstGeom prst="rect">
                      <a:avLst/>
                    </a:prstGeom>
                    <a:noFill/>
                    <a:ln>
                      <a:noFill/>
                    </a:ln>
                  </pic:spPr>
                </pic:pic>
              </a:graphicData>
            </a:graphic>
          </wp:inline>
        </w:drawing>
      </w:r>
    </w:p>
    <w:p w:rsidR="001E2E0D" w:rsidRDefault="00DD3167" w:rsidP="00B32C84">
      <w:pPr>
        <w:pStyle w:val="Beschriftung"/>
        <w:jc w:val="center"/>
      </w:pPr>
      <w:bookmarkStart w:id="65" w:name="_Ref532557324"/>
      <w:bookmarkStart w:id="66" w:name="_Toc532656132"/>
      <w:r>
        <w:t xml:space="preserve">Abbildung </w:t>
      </w:r>
      <w:r>
        <w:fldChar w:fldCharType="begin"/>
      </w:r>
      <w:r>
        <w:instrText xml:space="preserve"> SEQ Abbildung \* ARABIC </w:instrText>
      </w:r>
      <w:r>
        <w:fldChar w:fldCharType="separate"/>
      </w:r>
      <w:r w:rsidR="00514E1E">
        <w:rPr>
          <w:noProof/>
        </w:rPr>
        <w:t>10</w:t>
      </w:r>
      <w:r>
        <w:fldChar w:fldCharType="end"/>
      </w:r>
      <w:bookmarkEnd w:id="65"/>
      <w:r>
        <w:t xml:space="preserve">: </w:t>
      </w:r>
      <w:bookmarkStart w:id="67" w:name="_Ref532557268"/>
      <w:r>
        <w:t>Lageplan Hochschule Luzern für Technik und Architektur</w:t>
      </w:r>
      <w:bookmarkEnd w:id="66"/>
      <w:bookmarkEnd w:id="67"/>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68" w:name="_Ref532641609"/>
      <w:bookmarkStart w:id="69" w:name="_Toc532656133"/>
      <w:r>
        <w:t xml:space="preserve">Abbildung </w:t>
      </w:r>
      <w:r>
        <w:fldChar w:fldCharType="begin"/>
      </w:r>
      <w:r>
        <w:instrText xml:space="preserve"> SEQ Abbildung \* ARABIC </w:instrText>
      </w:r>
      <w:r>
        <w:fldChar w:fldCharType="separate"/>
      </w:r>
      <w:r w:rsidR="00514E1E">
        <w:rPr>
          <w:noProof/>
        </w:rPr>
        <w:t>11</w:t>
      </w:r>
      <w:r>
        <w:fldChar w:fldCharType="end"/>
      </w:r>
      <w:bookmarkEnd w:id="68"/>
      <w:r>
        <w:t>: Links Messung der diffusen und rechts der globalen</w:t>
      </w:r>
      <w:r>
        <w:rPr>
          <w:noProof/>
        </w:rPr>
        <w:t xml:space="preserve"> Strahlung.</w:t>
      </w:r>
      <w:bookmarkEnd w:id="69"/>
    </w:p>
    <w:p w:rsidR="00AF4644" w:rsidRPr="009126D9" w:rsidRDefault="009F42CB" w:rsidP="00AF4644">
      <w:pPr>
        <w:rPr>
          <w:lang w:val="en-US"/>
        </w:rPr>
      </w:pPr>
      <w:r>
        <w:lastRenderedPageBreak/>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804736">
        <w:instrText xml:space="preserve"> ADDIN ZOTERO_ITEM CSL_CITATION {"citationID":"TK7W4JJ8","properties":{"formattedCitation":"[10]","plainCitation":"[10]","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804736" w:rsidRPr="00804736">
        <w:t>[10]</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0" w:name="_Toc532656134"/>
      <w:r>
        <w:t xml:space="preserve">Abbildung </w:t>
      </w:r>
      <w:r>
        <w:fldChar w:fldCharType="begin"/>
      </w:r>
      <w:r>
        <w:instrText xml:space="preserve"> SEQ Abbildung \* ARABIC </w:instrText>
      </w:r>
      <w:r>
        <w:fldChar w:fldCharType="separate"/>
      </w:r>
      <w:r w:rsidR="00514E1E">
        <w:rPr>
          <w:noProof/>
        </w:rPr>
        <w:t>12</w:t>
      </w:r>
      <w:r>
        <w:fldChar w:fldCharType="end"/>
      </w:r>
      <w:r>
        <w:t xml:space="preserve">: Messstation und </w:t>
      </w:r>
      <w:r>
        <w:rPr>
          <w:noProof/>
        </w:rPr>
        <w:t>Datenerfassung</w:t>
      </w:r>
      <w:bookmarkEnd w:id="7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AC594F">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AC594F">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AC594F">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78340A">
      <w:pPr>
        <w:pStyle w:val="Beschriftung"/>
      </w:pPr>
      <w:r>
        <w:t xml:space="preserve">Tabelle </w:t>
      </w:r>
      <w:r>
        <w:fldChar w:fldCharType="begin"/>
      </w:r>
      <w:r>
        <w:instrText xml:space="preserve"> SEQ Tabelle \* ARABIC </w:instrText>
      </w:r>
      <w:r>
        <w:fldChar w:fldCharType="separate"/>
      </w:r>
      <w:r>
        <w:rPr>
          <w:noProof/>
        </w:rPr>
        <w:t>1</w:t>
      </w:r>
      <w:r>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p>
    <w:p w:rsidR="00655AC7" w:rsidRDefault="00A33425" w:rsidP="00655AC7">
      <w:pPr>
        <w:pStyle w:val="berschrift2"/>
      </w:pPr>
      <w:bookmarkStart w:id="71" w:name="_Toc532656115"/>
      <w:r>
        <w:t>Messk</w:t>
      </w:r>
      <w:r w:rsidR="00655AC7">
        <w:t>onzept</w:t>
      </w:r>
      <w:bookmarkEnd w:id="71"/>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t xml:space="preserve">befindet sich auf dem </w:t>
      </w:r>
      <w:r w:rsidR="00D032D1">
        <w:t>Dach des iHomeLab. Kamera 2 befindet sich auf dem Dach des T</w:t>
      </w:r>
      <w:r w:rsidR="00C4522F">
        <w:t>r</w:t>
      </w:r>
      <w:r w:rsidR="00D032D1">
        <w:t>akt IV. Die Kameras stehen in einer Entfernung</w:t>
      </w:r>
      <w:r w:rsidR="00DE7F73">
        <w:rPr>
          <w:rStyle w:val="Funotenzeichen"/>
        </w:rPr>
        <w:footnoteReference w:id="5"/>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Dach des Trakt IV</w:t>
      </w:r>
      <w:r w:rsidR="0078135A">
        <w:t xml:space="preserve">  neben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655AC7" w:rsidRDefault="00655AC7" w:rsidP="00195EF5"/>
    <w:p w:rsidR="00CB6E91" w:rsidRDefault="00655AC7" w:rsidP="00195EF5">
      <w:r>
        <w:t>Aufbau der Kamera</w:t>
      </w:r>
    </w:p>
    <w:p w:rsidR="00655AC7" w:rsidRDefault="00655AC7" w:rsidP="00195EF5">
      <w:r>
        <w:t>Infrastruktur</w:t>
      </w:r>
    </w:p>
    <w:p w:rsidR="006219C2" w:rsidRDefault="006219C2" w:rsidP="006219C2">
      <w:pPr>
        <w:pStyle w:val="berschrift1"/>
      </w:pPr>
      <w:bookmarkStart w:id="72" w:name="_Toc532656116"/>
      <w:r w:rsidRPr="006219C2">
        <w:lastRenderedPageBreak/>
        <w:t>Schlussfolgerungen</w:t>
      </w:r>
      <w:bookmarkEnd w:id="72"/>
      <w:r w:rsidRPr="006219C2">
        <w:t xml:space="preserve"> </w:t>
      </w:r>
    </w:p>
    <w:p w:rsidR="006219C2" w:rsidRDefault="006219C2" w:rsidP="006219C2">
      <w:bookmarkStart w:id="73"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6219C2" w:rsidRDefault="006219C2" w:rsidP="006219C2">
      <w:r>
        <w:t>Die eigentliche Schlussfolgerung ist, dass eine Low-coast Kamera nicht unbedingt für diese Art der Messung (Solare Strahlung) geeignet ist. Aber jedoch recht gut einsetzbar für eine einfache Vorhersage der Wolkenbewegung. Das wäre ja eigentlich auch schon recht hilfreich wenn man wüsste wann die nächste Wolke über die Solaranlage hinwegziehen respektive weil l</w:t>
      </w:r>
      <w:r w:rsidR="008D04FC">
        <w:t>a</w:t>
      </w:r>
      <w:r>
        <w:t>nge es dauert bis das nächste Ram</w:t>
      </w:r>
      <w:r w:rsidR="008D04FC">
        <w:t>p-</w:t>
      </w:r>
      <w:r>
        <w:t>event ansteht.</w:t>
      </w:r>
    </w:p>
    <w:p w:rsidR="00284FA6" w:rsidRDefault="00284FA6">
      <w:pPr>
        <w:pStyle w:val="berschrift1"/>
        <w:numPr>
          <w:ilvl w:val="0"/>
          <w:numId w:val="0"/>
        </w:numPr>
      </w:pPr>
      <w:bookmarkStart w:id="74" w:name="_Ref491742270"/>
      <w:bookmarkStart w:id="75" w:name="_Ref491742277"/>
      <w:bookmarkStart w:id="76" w:name="_Toc532656117"/>
      <w:bookmarkEnd w:id="73"/>
      <w:r>
        <w:lastRenderedPageBreak/>
        <w:t xml:space="preserve">Anhang A: Beispiele für die Gliederung von </w:t>
      </w:r>
      <w:r w:rsidR="00583AA1">
        <w:t>Abschlussarbeiten</w:t>
      </w:r>
      <w:bookmarkEnd w:id="74"/>
      <w:bookmarkEnd w:id="75"/>
      <w:bookmarkEnd w:id="7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77" w:name="_Toc532656118"/>
      <w:r>
        <w:t>A.1 Literaturarbeiten</w:t>
      </w:r>
      <w:bookmarkEnd w:id="7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78" w:name="_Toc532656119"/>
      <w:r>
        <w:t>A.2 Systementwicklungen</w:t>
      </w:r>
      <w:bookmarkEnd w:id="7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79" w:name="_Toc532656120"/>
      <w:r>
        <w:lastRenderedPageBreak/>
        <w:t>Anhang B: Formatvorlagen</w:t>
      </w:r>
      <w:bookmarkEnd w:id="7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80" w:name="_Toc493178522"/>
      <w:r>
        <w:t xml:space="preserve">Tabelle </w:t>
      </w:r>
      <w:r w:rsidR="0078340A">
        <w:fldChar w:fldCharType="begin"/>
      </w:r>
      <w:r w:rsidR="0078340A">
        <w:instrText xml:space="preserve"> SEQ Tabelle \* ARABIC </w:instrText>
      </w:r>
      <w:r w:rsidR="0078340A">
        <w:fldChar w:fldCharType="separate"/>
      </w:r>
      <w:r w:rsidR="0078340A">
        <w:rPr>
          <w:noProof/>
        </w:rPr>
        <w:t>2</w:t>
      </w:r>
      <w:r w:rsidR="0078340A">
        <w:fldChar w:fldCharType="end"/>
      </w:r>
      <w:r>
        <w:t>: Aufstellung der wichtigsten Formatvorlagen der Dokumentvorlage</w:t>
      </w:r>
      <w:bookmarkEnd w:id="8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81" w:name="_Ref492657968"/>
      <w:bookmarkStart w:id="82" w:name="_Toc532656121"/>
      <w:r>
        <w:lastRenderedPageBreak/>
        <w:t>Glossar</w:t>
      </w:r>
      <w:bookmarkEnd w:id="81"/>
      <w:bookmarkEnd w:id="8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83" w:name="_Toc532656122"/>
      <w:r w:rsidRPr="000B6D1F">
        <w:rPr>
          <w:lang w:val="en-US"/>
        </w:rPr>
        <w:lastRenderedPageBreak/>
        <w:t>Quellen</w:t>
      </w:r>
      <w:r w:rsidR="00284FA6" w:rsidRPr="000B6D1F">
        <w:rPr>
          <w:lang w:val="en-US"/>
        </w:rPr>
        <w:t>verzeichnis</w:t>
      </w:r>
      <w:bookmarkEnd w:id="83"/>
    </w:p>
    <w:p w:rsidR="00804736" w:rsidRPr="00804736" w:rsidRDefault="0079225D" w:rsidP="00804736">
      <w:pPr>
        <w:pStyle w:val="Literaturverzeichnis"/>
      </w:pPr>
      <w:r>
        <w:fldChar w:fldCharType="begin"/>
      </w:r>
      <w:r w:rsidR="00FC204B">
        <w:rPr>
          <w:lang w:val="en-US"/>
        </w:rPr>
        <w:instrText xml:space="preserve"> ADDIN ZOTERO_BIBL {"custom":[]} CSL_BIBLIOGRAPHY </w:instrText>
      </w:r>
      <w:r>
        <w:fldChar w:fldCharType="separate"/>
      </w:r>
      <w:r w:rsidR="00804736" w:rsidRPr="00804736">
        <w:t>[1]</w:t>
      </w:r>
      <w:r w:rsidR="00804736" w:rsidRPr="00804736">
        <w:tab/>
        <w:t xml:space="preserve">D. Matuszko, „Influence of the extent and genera of cloud cover on solar radiation intensity“, </w:t>
      </w:r>
      <w:r w:rsidR="00804736" w:rsidRPr="00804736">
        <w:rPr>
          <w:i/>
          <w:iCs/>
        </w:rPr>
        <w:t>Int. J. Climatol.</w:t>
      </w:r>
      <w:r w:rsidR="00804736" w:rsidRPr="00804736">
        <w:t>, Bd. 32, Nr. 15, S. 2403–2414, 2012.</w:t>
      </w:r>
    </w:p>
    <w:p w:rsidR="00804736" w:rsidRPr="00804736" w:rsidRDefault="00804736" w:rsidP="00804736">
      <w:pPr>
        <w:pStyle w:val="Literaturverzeichnis"/>
      </w:pPr>
      <w:r w:rsidRPr="00804736">
        <w:t>[2]</w:t>
      </w:r>
      <w:r w:rsidRPr="00804736">
        <w:tab/>
        <w:t xml:space="preserve">J. Remund, C. Calhau, L. Perret, und D. Marcel, </w:t>
      </w:r>
      <w:r w:rsidRPr="00804736">
        <w:rPr>
          <w:i/>
          <w:iCs/>
        </w:rPr>
        <w:t>Characterization of the spatio-temporal variations and ramp rates of solar radiation and PV</w:t>
      </w:r>
      <w:r w:rsidRPr="00804736">
        <w:t>. 2015.</w:t>
      </w:r>
    </w:p>
    <w:p w:rsidR="00804736" w:rsidRPr="00804736" w:rsidRDefault="00804736" w:rsidP="00804736">
      <w:pPr>
        <w:pStyle w:val="Literaturverzeichnis"/>
      </w:pPr>
      <w:r w:rsidRPr="00804736">
        <w:t>[3]</w:t>
      </w:r>
      <w:r w:rsidRPr="00804736">
        <w:tab/>
        <w:t>„http://www.entsoe.eu/fileadmin/user_upload/_library/publications/entsoe/Operation_Handbook/Policy_1_final.pdf“. .</w:t>
      </w:r>
    </w:p>
    <w:p w:rsidR="00804736" w:rsidRPr="00804736" w:rsidRDefault="00804736" w:rsidP="00804736">
      <w:pPr>
        <w:pStyle w:val="Literaturverzeichnis"/>
      </w:pPr>
      <w:r w:rsidRPr="00804736">
        <w:t>[4]</w:t>
      </w:r>
      <w:r w:rsidRPr="00804736">
        <w:tab/>
        <w:t xml:space="preserve">A. Woyte, R. Belmans, und J. Nijs, „Power flow fluctuations in distribution grids with high PV penetration“, in </w:t>
      </w:r>
      <w:r w:rsidRPr="00804736">
        <w:rPr>
          <w:i/>
          <w:iCs/>
        </w:rPr>
        <w:t>Proceedings of Seventeeth European Photovoltaic Solar Energy Conference</w:t>
      </w:r>
      <w:r w:rsidRPr="00804736">
        <w:t>, 20010101, S. 2414–2417.</w:t>
      </w:r>
    </w:p>
    <w:p w:rsidR="00804736" w:rsidRPr="00804736" w:rsidRDefault="00804736" w:rsidP="00804736">
      <w:pPr>
        <w:pStyle w:val="Literaturverzeichnis"/>
      </w:pPr>
      <w:r w:rsidRPr="00804736">
        <w:t>[5]</w:t>
      </w:r>
      <w:r w:rsidRPr="00804736">
        <w:tab/>
        <w:t xml:space="preserve">„Sonnenstrahlung“, </w:t>
      </w:r>
      <w:r w:rsidRPr="00804736">
        <w:rPr>
          <w:i/>
          <w:iCs/>
        </w:rPr>
        <w:t>Wikipedia</w:t>
      </w:r>
      <w:r w:rsidRPr="00804736">
        <w:t>. 25-Aug-2018.</w:t>
      </w:r>
    </w:p>
    <w:p w:rsidR="00804736" w:rsidRPr="00804736" w:rsidRDefault="00804736" w:rsidP="00804736">
      <w:pPr>
        <w:pStyle w:val="Literaturverzeichnis"/>
      </w:pPr>
      <w:r w:rsidRPr="00804736">
        <w:t>[6]</w:t>
      </w:r>
      <w:r w:rsidRPr="00804736">
        <w:tab/>
        <w:t xml:space="preserve">V. Wesselak, T. Schabbach, J. Fischer, und T. Link, </w:t>
      </w:r>
      <w:r w:rsidRPr="00804736">
        <w:rPr>
          <w:i/>
          <w:iCs/>
        </w:rPr>
        <w:t>Handbuch Regenerative Energietechnik</w:t>
      </w:r>
      <w:r w:rsidRPr="00804736">
        <w:t>, 3. Auflage. Berlin: Springer Vieweg, 2017.</w:t>
      </w:r>
    </w:p>
    <w:p w:rsidR="00804736" w:rsidRPr="00804736" w:rsidRDefault="00804736" w:rsidP="00804736">
      <w:pPr>
        <w:pStyle w:val="Literaturverzeichnis"/>
      </w:pPr>
      <w:r w:rsidRPr="00804736">
        <w:t>[7]</w:t>
      </w:r>
      <w:r w:rsidRPr="00804736">
        <w:tab/>
        <w:t>„(WMO 2008) Guide To Meteorological Instruments And Methods Of Observation“. .</w:t>
      </w:r>
    </w:p>
    <w:p w:rsidR="00804736" w:rsidRPr="00804736" w:rsidRDefault="00804736" w:rsidP="00804736">
      <w:pPr>
        <w:pStyle w:val="Literaturverzeichnis"/>
      </w:pPr>
      <w:r w:rsidRPr="00804736">
        <w:t>[8]</w:t>
      </w:r>
      <w:r w:rsidRPr="00804736">
        <w:tab/>
        <w:t xml:space="preserve">V. Quaschning, </w:t>
      </w:r>
      <w:r w:rsidRPr="00804736">
        <w:rPr>
          <w:i/>
          <w:iCs/>
        </w:rPr>
        <w:t>Regenerative Energiesysteme: Technologie - Berechnung - Simulation</w:t>
      </w:r>
      <w:r w:rsidRPr="00804736">
        <w:t>, 9., aktualisierte und erweiterte Auflage. München: Hanser, 2015.</w:t>
      </w:r>
    </w:p>
    <w:p w:rsidR="00804736" w:rsidRPr="00804736" w:rsidRDefault="00804736" w:rsidP="00804736">
      <w:pPr>
        <w:pStyle w:val="Literaturverzeichnis"/>
      </w:pPr>
      <w:r w:rsidRPr="00804736">
        <w:t>[9]</w:t>
      </w:r>
      <w:r w:rsidRPr="00804736">
        <w:tab/>
        <w:t>„NREL Best Practices Handbook for the Collection and Use of Solar Resource Data for Solar Energy Applications“. [Online]. Verfügbar unter: https://www.nrel.gov/docs/fy18osti/68886.pdf. [Zugegriffen: 15-Dez-2018].</w:t>
      </w:r>
    </w:p>
    <w:p w:rsidR="00804736" w:rsidRPr="00804736" w:rsidRDefault="00804736" w:rsidP="00804736">
      <w:pPr>
        <w:pStyle w:val="Literaturverzeichnis"/>
      </w:pPr>
      <w:r w:rsidRPr="00804736">
        <w:t>[10]</w:t>
      </w:r>
      <w:r w:rsidRPr="00804736">
        <w:tab/>
        <w:t>L. O. Grobe, M. Krehel, S. Wittkopf, und X. Yang, „Monitoring of solar irradiation at Lucerne University of Applied Sciences and Arts“. DOI: 10.5281/zenodo.1182433, 01-Jan-2017.</w:t>
      </w:r>
    </w:p>
    <w:p w:rsidR="0079225D" w:rsidRDefault="0079225D">
      <w:pPr>
        <w:sectPr w:rsidR="0079225D" w:rsidSect="00AC594F">
          <w:headerReference w:type="even" r:id="rId28"/>
          <w:headerReference w:type="default" r:id="rId29"/>
          <w:footerReference w:type="even" r:id="rId30"/>
          <w:footerReference w:type="default" r:id="rId31"/>
          <w:headerReference w:type="first" r:id="rId32"/>
          <w:footerReference w:type="first" r:id="rId33"/>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84" w:name="_Toc532656123"/>
      <w:r>
        <w:lastRenderedPageBreak/>
        <w:t>Stichwortverzeichnis</w:t>
      </w:r>
      <w:bookmarkEnd w:id="84"/>
    </w:p>
    <w:p w:rsidR="00824316" w:rsidRDefault="00284FA6">
      <w:pPr>
        <w:rPr>
          <w:noProof/>
        </w:rPr>
        <w:sectPr w:rsidR="00824316" w:rsidSect="00AC594F">
          <w:headerReference w:type="first" r:id="rId34"/>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4F3D" w:rsidRDefault="00CD4F3D">
      <w:pPr>
        <w:spacing w:before="0" w:line="240" w:lineRule="auto"/>
      </w:pPr>
      <w:r>
        <w:separator/>
      </w:r>
    </w:p>
  </w:endnote>
  <w:endnote w:type="continuationSeparator" w:id="0">
    <w:p w:rsidR="00CD4F3D" w:rsidRDefault="00CD4F3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4F3D" w:rsidRDefault="00CD4F3D">
      <w:pPr>
        <w:spacing w:before="0" w:line="240" w:lineRule="auto"/>
      </w:pPr>
      <w:r>
        <w:separator/>
      </w:r>
    </w:p>
  </w:footnote>
  <w:footnote w:type="continuationSeparator" w:id="0">
    <w:p w:rsidR="00CD4F3D" w:rsidRDefault="00CD4F3D">
      <w:pPr>
        <w:spacing w:before="0" w:line="240" w:lineRule="auto"/>
      </w:pPr>
      <w:r>
        <w:continuationSeparator/>
      </w:r>
    </w:p>
  </w:footnote>
  <w:footnote w:id="1">
    <w:p w:rsidR="00FB2DFF" w:rsidRPr="00856265" w:rsidRDefault="00FB2DFF" w:rsidP="005813A7">
      <w:pPr>
        <w:pStyle w:val="Funotentext"/>
      </w:pPr>
      <w:r>
        <w:rPr>
          <w:rStyle w:val="Funotenzeichen"/>
        </w:rPr>
        <w:footnoteRef/>
      </w:r>
      <w:r>
        <w:t xml:space="preserve"> </w:t>
      </w:r>
      <w:hyperlink r:id="rId1" w:history="1">
        <w:r w:rsidRPr="00C37483">
          <w:rPr>
            <w:rStyle w:val="Hyperlink"/>
          </w:rPr>
          <w:t>http://www.fulcrum3d.com/index.php/cloudcam/technology</w:t>
        </w:r>
      </w:hyperlink>
    </w:p>
  </w:footnote>
  <w:footnote w:id="2">
    <w:p w:rsidR="00FB2DFF" w:rsidRPr="00436AD8" w:rsidRDefault="00FB2DFF">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000648" w:rsidRDefault="00000648">
      <w:pPr>
        <w:pStyle w:val="Funotentext"/>
      </w:pPr>
      <w:r>
        <w:rPr>
          <w:rStyle w:val="Funotenzeichen"/>
        </w:rPr>
        <w:footnoteRef/>
      </w:r>
      <w:r>
        <w:t xml:space="preserve"> </w:t>
      </w:r>
      <w:r w:rsidRPr="00000648">
        <w:rPr>
          <w:sz w:val="16"/>
          <w:szCs w:val="16"/>
        </w:rPr>
        <w:t xml:space="preserve">Raspbian: </w:t>
      </w:r>
      <w:hyperlink r:id="rId2" w:history="1">
        <w:r w:rsidRPr="00000648">
          <w:rPr>
            <w:rStyle w:val="Hyperlink"/>
            <w:sz w:val="16"/>
            <w:szCs w:val="16"/>
          </w:rPr>
          <w:t>https://www.raspberrypi.org/downloads/raspbian/</w:t>
        </w:r>
      </w:hyperlink>
    </w:p>
  </w:footnote>
  <w:footnote w:id="4">
    <w:p w:rsidR="0078387C" w:rsidRDefault="0078387C" w:rsidP="0078387C">
      <w:pPr>
        <w:pStyle w:val="Funotentext"/>
      </w:pPr>
      <w:r>
        <w:rPr>
          <w:rStyle w:val="Funotenzeichen"/>
        </w:rPr>
        <w:footnoteRef/>
      </w:r>
      <w:r>
        <w:t xml:space="preserve"> </w:t>
      </w:r>
      <w:r>
        <w:rPr>
          <w:sz w:val="16"/>
          <w:szCs w:val="16"/>
        </w:rPr>
        <w:t>RealVNC:</w:t>
      </w:r>
      <w:r w:rsidRPr="00452D93">
        <w:rPr>
          <w:sz w:val="16"/>
          <w:szCs w:val="16"/>
        </w:rPr>
        <w:t xml:space="preserve"> </w:t>
      </w:r>
      <w:hyperlink r:id="rId3" w:history="1">
        <w:r w:rsidRPr="00452D93">
          <w:rPr>
            <w:rStyle w:val="Hyperlink"/>
            <w:sz w:val="16"/>
            <w:szCs w:val="16"/>
          </w:rPr>
          <w:t>https://www.realvn</w:t>
        </w:r>
        <w:r w:rsidRPr="00452D93">
          <w:rPr>
            <w:rStyle w:val="Hyperlink"/>
            <w:sz w:val="16"/>
            <w:szCs w:val="16"/>
          </w:rPr>
          <w:t>c</w:t>
        </w:r>
        <w:r w:rsidRPr="00452D93">
          <w:rPr>
            <w:rStyle w:val="Hyperlink"/>
            <w:sz w:val="16"/>
            <w:szCs w:val="16"/>
          </w:rPr>
          <w:t>.com/de/</w:t>
        </w:r>
      </w:hyperlink>
    </w:p>
  </w:footnote>
  <w:footnote w:id="5">
    <w:p w:rsidR="00FB2DFF" w:rsidRPr="00DE7F73" w:rsidRDefault="00FB2DFF">
      <w:pPr>
        <w:pStyle w:val="Funotentext"/>
      </w:pPr>
      <w:r>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304110">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304110">
      <w:rPr>
        <w:noProof/>
      </w:rPr>
      <w:instrText>7</w:instrText>
    </w:r>
    <w:r>
      <w:rPr>
        <w:noProof/>
      </w:rPr>
      <w:fldChar w:fldCharType="end"/>
    </w:r>
    <w:r>
      <w:instrText xml:space="preserve"> " " \* MERGEFORMAT </w:instrText>
    </w:r>
    <w:r>
      <w:fldChar w:fldCharType="separate"/>
    </w:r>
    <w:r w:rsidR="00304110">
      <w:rPr>
        <w:noProof/>
      </w:rPr>
      <w:instrText>7</w:instrText>
    </w:r>
    <w:r w:rsidR="00304110">
      <w:instrText xml:space="preserve"> </w:instrText>
    </w:r>
    <w:r>
      <w:fldChar w:fldCharType="end"/>
    </w:r>
    <w:r>
      <w:instrText xml:space="preserve"> \* MERGEFORMAT </w:instrText>
    </w:r>
    <w:r w:rsidR="00304110">
      <w:fldChar w:fldCharType="separate"/>
    </w:r>
    <w:r w:rsidR="00304110">
      <w:rPr>
        <w:noProof/>
      </w:rPr>
      <w:t xml:space="preserve">7 </w:t>
    </w:r>
    <w:r>
      <w:fldChar w:fldCharType="end"/>
    </w:r>
    <w:r>
      <w:rPr>
        <w:noProof/>
      </w:rPr>
      <w:fldChar w:fldCharType="begin"/>
    </w:r>
    <w:r>
      <w:rPr>
        <w:noProof/>
      </w:rPr>
      <w:instrText xml:space="preserve"> STYLEREF "Überschrift 1" \* MERGEFORMAT </w:instrText>
    </w:r>
    <w:r>
      <w:rPr>
        <w:noProof/>
      </w:rPr>
      <w:fldChar w:fldCharType="separate"/>
    </w:r>
    <w:r w:rsidR="00304110">
      <w:rPr>
        <w:noProof/>
      </w:rPr>
      <w:t>ProSekKa Wolken-Kamera</w:t>
    </w:r>
    <w:r>
      <w:rPr>
        <w:noProof/>
      </w:rPr>
      <w:fldChar w:fldCharType="end"/>
    </w:r>
    <w:r>
      <w:tab/>
    </w:r>
    <w:r>
      <w:fldChar w:fldCharType="begin"/>
    </w:r>
    <w:r>
      <w:instrText xml:space="preserve"> PAGE  \* MERGEFORMAT </w:instrText>
    </w:r>
    <w:r>
      <w:fldChar w:fldCharType="separate"/>
    </w:r>
    <w:r w:rsidR="00304110">
      <w:rPr>
        <w:noProof/>
      </w:rPr>
      <w:t>27</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39DE"/>
    <w:rsid w:val="0003242D"/>
    <w:rsid w:val="000360C1"/>
    <w:rsid w:val="00044C0A"/>
    <w:rsid w:val="00053B7D"/>
    <w:rsid w:val="00054130"/>
    <w:rsid w:val="00055D5F"/>
    <w:rsid w:val="00065ABF"/>
    <w:rsid w:val="00080A15"/>
    <w:rsid w:val="00080B9A"/>
    <w:rsid w:val="00083B44"/>
    <w:rsid w:val="00084C37"/>
    <w:rsid w:val="00086140"/>
    <w:rsid w:val="0008730B"/>
    <w:rsid w:val="00091878"/>
    <w:rsid w:val="00092072"/>
    <w:rsid w:val="00094BA5"/>
    <w:rsid w:val="00095780"/>
    <w:rsid w:val="00097B2B"/>
    <w:rsid w:val="000A2D2A"/>
    <w:rsid w:val="000A41E9"/>
    <w:rsid w:val="000B0018"/>
    <w:rsid w:val="000B168C"/>
    <w:rsid w:val="000B1E76"/>
    <w:rsid w:val="000B1F0A"/>
    <w:rsid w:val="000B32C2"/>
    <w:rsid w:val="000B50D3"/>
    <w:rsid w:val="000B5C94"/>
    <w:rsid w:val="000B6D1F"/>
    <w:rsid w:val="000C3013"/>
    <w:rsid w:val="000C3619"/>
    <w:rsid w:val="000C3E6E"/>
    <w:rsid w:val="000C7538"/>
    <w:rsid w:val="000D0CE1"/>
    <w:rsid w:val="000D1285"/>
    <w:rsid w:val="001013CE"/>
    <w:rsid w:val="00106F13"/>
    <w:rsid w:val="001108D3"/>
    <w:rsid w:val="00111094"/>
    <w:rsid w:val="00111AC6"/>
    <w:rsid w:val="0011619B"/>
    <w:rsid w:val="00117C19"/>
    <w:rsid w:val="0012461E"/>
    <w:rsid w:val="0012526B"/>
    <w:rsid w:val="001253A4"/>
    <w:rsid w:val="00126452"/>
    <w:rsid w:val="0013003B"/>
    <w:rsid w:val="001325CA"/>
    <w:rsid w:val="001327BE"/>
    <w:rsid w:val="00135B85"/>
    <w:rsid w:val="00143C30"/>
    <w:rsid w:val="0014700B"/>
    <w:rsid w:val="0015655F"/>
    <w:rsid w:val="00160690"/>
    <w:rsid w:val="001642F6"/>
    <w:rsid w:val="00166939"/>
    <w:rsid w:val="0018099E"/>
    <w:rsid w:val="00190BEE"/>
    <w:rsid w:val="0019162E"/>
    <w:rsid w:val="00192CE5"/>
    <w:rsid w:val="00194AF7"/>
    <w:rsid w:val="0019585B"/>
    <w:rsid w:val="00195EF5"/>
    <w:rsid w:val="001A4759"/>
    <w:rsid w:val="001B04F9"/>
    <w:rsid w:val="001B3225"/>
    <w:rsid w:val="001B679C"/>
    <w:rsid w:val="001B6A53"/>
    <w:rsid w:val="001B7667"/>
    <w:rsid w:val="001D6D8F"/>
    <w:rsid w:val="001E293A"/>
    <w:rsid w:val="001E2E0D"/>
    <w:rsid w:val="001F09F3"/>
    <w:rsid w:val="001F108B"/>
    <w:rsid w:val="001F4345"/>
    <w:rsid w:val="001F6AC8"/>
    <w:rsid w:val="001F6FE1"/>
    <w:rsid w:val="002058AE"/>
    <w:rsid w:val="00207425"/>
    <w:rsid w:val="0021249D"/>
    <w:rsid w:val="00215F16"/>
    <w:rsid w:val="00216360"/>
    <w:rsid w:val="00216BF7"/>
    <w:rsid w:val="00222670"/>
    <w:rsid w:val="00226FED"/>
    <w:rsid w:val="002310C9"/>
    <w:rsid w:val="00237C16"/>
    <w:rsid w:val="0024139A"/>
    <w:rsid w:val="00245623"/>
    <w:rsid w:val="002458A1"/>
    <w:rsid w:val="00246654"/>
    <w:rsid w:val="002537A2"/>
    <w:rsid w:val="00261809"/>
    <w:rsid w:val="00265D00"/>
    <w:rsid w:val="00267670"/>
    <w:rsid w:val="00272409"/>
    <w:rsid w:val="00274230"/>
    <w:rsid w:val="00284443"/>
    <w:rsid w:val="00284FA6"/>
    <w:rsid w:val="00287671"/>
    <w:rsid w:val="0029592F"/>
    <w:rsid w:val="00297AF3"/>
    <w:rsid w:val="002A41CA"/>
    <w:rsid w:val="002A51A0"/>
    <w:rsid w:val="002A5C70"/>
    <w:rsid w:val="002C2AFE"/>
    <w:rsid w:val="002C5491"/>
    <w:rsid w:val="002D483A"/>
    <w:rsid w:val="002D56DB"/>
    <w:rsid w:val="002D5D74"/>
    <w:rsid w:val="002E1F53"/>
    <w:rsid w:val="002E7F1B"/>
    <w:rsid w:val="002F1228"/>
    <w:rsid w:val="002F36E1"/>
    <w:rsid w:val="002F48AC"/>
    <w:rsid w:val="002F4FA3"/>
    <w:rsid w:val="0030213A"/>
    <w:rsid w:val="00302F3C"/>
    <w:rsid w:val="003030C7"/>
    <w:rsid w:val="00304110"/>
    <w:rsid w:val="00307330"/>
    <w:rsid w:val="00307D2A"/>
    <w:rsid w:val="00310ACA"/>
    <w:rsid w:val="00315EB6"/>
    <w:rsid w:val="003176CC"/>
    <w:rsid w:val="0032639F"/>
    <w:rsid w:val="003349A9"/>
    <w:rsid w:val="003359FA"/>
    <w:rsid w:val="00336A89"/>
    <w:rsid w:val="00337F61"/>
    <w:rsid w:val="00340216"/>
    <w:rsid w:val="0034320F"/>
    <w:rsid w:val="00345B74"/>
    <w:rsid w:val="00350EA3"/>
    <w:rsid w:val="0035309C"/>
    <w:rsid w:val="003531A0"/>
    <w:rsid w:val="00354BCE"/>
    <w:rsid w:val="003550F6"/>
    <w:rsid w:val="00357F83"/>
    <w:rsid w:val="003639D2"/>
    <w:rsid w:val="00363DC4"/>
    <w:rsid w:val="003647EE"/>
    <w:rsid w:val="00364DC0"/>
    <w:rsid w:val="00376DCD"/>
    <w:rsid w:val="00382855"/>
    <w:rsid w:val="00385321"/>
    <w:rsid w:val="003866F7"/>
    <w:rsid w:val="00392428"/>
    <w:rsid w:val="0039354D"/>
    <w:rsid w:val="003967E5"/>
    <w:rsid w:val="003978A4"/>
    <w:rsid w:val="003A3224"/>
    <w:rsid w:val="003B0701"/>
    <w:rsid w:val="003B0CF5"/>
    <w:rsid w:val="003B1FE7"/>
    <w:rsid w:val="003B22C4"/>
    <w:rsid w:val="003B788D"/>
    <w:rsid w:val="003C4B72"/>
    <w:rsid w:val="003C521D"/>
    <w:rsid w:val="003C5F0F"/>
    <w:rsid w:val="003D0E1C"/>
    <w:rsid w:val="003E05AD"/>
    <w:rsid w:val="003E5524"/>
    <w:rsid w:val="003E65BD"/>
    <w:rsid w:val="003F01E7"/>
    <w:rsid w:val="003F15B6"/>
    <w:rsid w:val="003F2A4B"/>
    <w:rsid w:val="003F4CF1"/>
    <w:rsid w:val="0040502E"/>
    <w:rsid w:val="00411744"/>
    <w:rsid w:val="004132D2"/>
    <w:rsid w:val="00415B09"/>
    <w:rsid w:val="00415F43"/>
    <w:rsid w:val="0041674D"/>
    <w:rsid w:val="00420FF3"/>
    <w:rsid w:val="00421D4C"/>
    <w:rsid w:val="00425657"/>
    <w:rsid w:val="00426F90"/>
    <w:rsid w:val="00430DDB"/>
    <w:rsid w:val="00431336"/>
    <w:rsid w:val="00433AE4"/>
    <w:rsid w:val="00436401"/>
    <w:rsid w:val="00436AD8"/>
    <w:rsid w:val="00440D21"/>
    <w:rsid w:val="00444719"/>
    <w:rsid w:val="00444BC1"/>
    <w:rsid w:val="00446046"/>
    <w:rsid w:val="00447882"/>
    <w:rsid w:val="0045187A"/>
    <w:rsid w:val="00452D93"/>
    <w:rsid w:val="004572AB"/>
    <w:rsid w:val="004575BD"/>
    <w:rsid w:val="00463FC4"/>
    <w:rsid w:val="004732EF"/>
    <w:rsid w:val="00475AA5"/>
    <w:rsid w:val="004769CB"/>
    <w:rsid w:val="004838D5"/>
    <w:rsid w:val="0048501D"/>
    <w:rsid w:val="0048660B"/>
    <w:rsid w:val="00486AA1"/>
    <w:rsid w:val="0049163C"/>
    <w:rsid w:val="004A1499"/>
    <w:rsid w:val="004B0C26"/>
    <w:rsid w:val="004B0E82"/>
    <w:rsid w:val="004B345C"/>
    <w:rsid w:val="004B5C4C"/>
    <w:rsid w:val="004C30F3"/>
    <w:rsid w:val="004C47B3"/>
    <w:rsid w:val="004C5DCF"/>
    <w:rsid w:val="004D374F"/>
    <w:rsid w:val="004D6101"/>
    <w:rsid w:val="004D6E63"/>
    <w:rsid w:val="004E1CB3"/>
    <w:rsid w:val="004E1E00"/>
    <w:rsid w:val="004E2E98"/>
    <w:rsid w:val="004E5810"/>
    <w:rsid w:val="004E7098"/>
    <w:rsid w:val="004E781E"/>
    <w:rsid w:val="004F0C6F"/>
    <w:rsid w:val="004F10C3"/>
    <w:rsid w:val="004F4C9B"/>
    <w:rsid w:val="004F64A4"/>
    <w:rsid w:val="005019F5"/>
    <w:rsid w:val="005021D5"/>
    <w:rsid w:val="00513B3C"/>
    <w:rsid w:val="00514E1E"/>
    <w:rsid w:val="0051744D"/>
    <w:rsid w:val="005211EC"/>
    <w:rsid w:val="00521D9A"/>
    <w:rsid w:val="00527A29"/>
    <w:rsid w:val="00540F20"/>
    <w:rsid w:val="00541259"/>
    <w:rsid w:val="00541992"/>
    <w:rsid w:val="00541CB7"/>
    <w:rsid w:val="00542E74"/>
    <w:rsid w:val="00546F09"/>
    <w:rsid w:val="00554D9F"/>
    <w:rsid w:val="005607DC"/>
    <w:rsid w:val="005659BC"/>
    <w:rsid w:val="00573A8F"/>
    <w:rsid w:val="00573F73"/>
    <w:rsid w:val="005813A7"/>
    <w:rsid w:val="00581A21"/>
    <w:rsid w:val="0058342D"/>
    <w:rsid w:val="00583AA1"/>
    <w:rsid w:val="00586D3D"/>
    <w:rsid w:val="00586F60"/>
    <w:rsid w:val="005921A2"/>
    <w:rsid w:val="005A7737"/>
    <w:rsid w:val="005B2F93"/>
    <w:rsid w:val="005C0D84"/>
    <w:rsid w:val="005C108C"/>
    <w:rsid w:val="005C3D28"/>
    <w:rsid w:val="005C50E0"/>
    <w:rsid w:val="005C5914"/>
    <w:rsid w:val="005D011C"/>
    <w:rsid w:val="005D26BD"/>
    <w:rsid w:val="005D369F"/>
    <w:rsid w:val="005D51C6"/>
    <w:rsid w:val="005F576C"/>
    <w:rsid w:val="00605349"/>
    <w:rsid w:val="00605D79"/>
    <w:rsid w:val="00607288"/>
    <w:rsid w:val="00610440"/>
    <w:rsid w:val="00613DFE"/>
    <w:rsid w:val="006143BB"/>
    <w:rsid w:val="00615363"/>
    <w:rsid w:val="00615471"/>
    <w:rsid w:val="00615B76"/>
    <w:rsid w:val="006168DD"/>
    <w:rsid w:val="006219C2"/>
    <w:rsid w:val="006322EF"/>
    <w:rsid w:val="00637238"/>
    <w:rsid w:val="006500D6"/>
    <w:rsid w:val="00655AC7"/>
    <w:rsid w:val="0066763B"/>
    <w:rsid w:val="00670A91"/>
    <w:rsid w:val="006716C4"/>
    <w:rsid w:val="0067253C"/>
    <w:rsid w:val="00672D13"/>
    <w:rsid w:val="00673ACB"/>
    <w:rsid w:val="00677567"/>
    <w:rsid w:val="00685612"/>
    <w:rsid w:val="0069103C"/>
    <w:rsid w:val="0069179E"/>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6061"/>
    <w:rsid w:val="006F6078"/>
    <w:rsid w:val="006F71EC"/>
    <w:rsid w:val="00702CFF"/>
    <w:rsid w:val="007035C5"/>
    <w:rsid w:val="00704B81"/>
    <w:rsid w:val="00717EC0"/>
    <w:rsid w:val="00727DD8"/>
    <w:rsid w:val="00731CDE"/>
    <w:rsid w:val="0073770B"/>
    <w:rsid w:val="0074349B"/>
    <w:rsid w:val="007462E4"/>
    <w:rsid w:val="007529F4"/>
    <w:rsid w:val="00753827"/>
    <w:rsid w:val="00756737"/>
    <w:rsid w:val="0076410D"/>
    <w:rsid w:val="007648E0"/>
    <w:rsid w:val="0077210A"/>
    <w:rsid w:val="0077331A"/>
    <w:rsid w:val="00781176"/>
    <w:rsid w:val="0078135A"/>
    <w:rsid w:val="0078340A"/>
    <w:rsid w:val="0078387C"/>
    <w:rsid w:val="007842E7"/>
    <w:rsid w:val="00787463"/>
    <w:rsid w:val="0079225D"/>
    <w:rsid w:val="00793DA0"/>
    <w:rsid w:val="007A00FC"/>
    <w:rsid w:val="007A0499"/>
    <w:rsid w:val="007A060E"/>
    <w:rsid w:val="007A1B96"/>
    <w:rsid w:val="007B5C56"/>
    <w:rsid w:val="007B62C2"/>
    <w:rsid w:val="007C59FE"/>
    <w:rsid w:val="007C5C9C"/>
    <w:rsid w:val="007D3976"/>
    <w:rsid w:val="007D61D0"/>
    <w:rsid w:val="007E0131"/>
    <w:rsid w:val="007E2413"/>
    <w:rsid w:val="007E2573"/>
    <w:rsid w:val="007E2A1D"/>
    <w:rsid w:val="007F1B6D"/>
    <w:rsid w:val="007F1C54"/>
    <w:rsid w:val="007F50DB"/>
    <w:rsid w:val="008026B1"/>
    <w:rsid w:val="00804736"/>
    <w:rsid w:val="00805892"/>
    <w:rsid w:val="008071B2"/>
    <w:rsid w:val="0081447D"/>
    <w:rsid w:val="00814C2E"/>
    <w:rsid w:val="00824316"/>
    <w:rsid w:val="008256E0"/>
    <w:rsid w:val="00825E01"/>
    <w:rsid w:val="00827F54"/>
    <w:rsid w:val="00830CD9"/>
    <w:rsid w:val="0083219B"/>
    <w:rsid w:val="00840D38"/>
    <w:rsid w:val="00841E7B"/>
    <w:rsid w:val="008462A7"/>
    <w:rsid w:val="00846CAE"/>
    <w:rsid w:val="008507CF"/>
    <w:rsid w:val="00851986"/>
    <w:rsid w:val="00853009"/>
    <w:rsid w:val="00853797"/>
    <w:rsid w:val="00862DDF"/>
    <w:rsid w:val="00864856"/>
    <w:rsid w:val="00864AE9"/>
    <w:rsid w:val="00867AEA"/>
    <w:rsid w:val="00875077"/>
    <w:rsid w:val="00882517"/>
    <w:rsid w:val="00886D64"/>
    <w:rsid w:val="00891125"/>
    <w:rsid w:val="00895676"/>
    <w:rsid w:val="008972E4"/>
    <w:rsid w:val="008A18C0"/>
    <w:rsid w:val="008A2F88"/>
    <w:rsid w:val="008A5D30"/>
    <w:rsid w:val="008A65C5"/>
    <w:rsid w:val="008A78A6"/>
    <w:rsid w:val="008B18E9"/>
    <w:rsid w:val="008B2116"/>
    <w:rsid w:val="008B28D1"/>
    <w:rsid w:val="008B4F3F"/>
    <w:rsid w:val="008B6BE3"/>
    <w:rsid w:val="008C3942"/>
    <w:rsid w:val="008C44B0"/>
    <w:rsid w:val="008C792B"/>
    <w:rsid w:val="008C7C69"/>
    <w:rsid w:val="008D04FC"/>
    <w:rsid w:val="008D09DE"/>
    <w:rsid w:val="008D4DF3"/>
    <w:rsid w:val="008D5279"/>
    <w:rsid w:val="008E4B1F"/>
    <w:rsid w:val="008E57C0"/>
    <w:rsid w:val="008E5F8E"/>
    <w:rsid w:val="008F10E9"/>
    <w:rsid w:val="008F24FD"/>
    <w:rsid w:val="00904915"/>
    <w:rsid w:val="009066D7"/>
    <w:rsid w:val="009126D9"/>
    <w:rsid w:val="00920EFB"/>
    <w:rsid w:val="00921AD1"/>
    <w:rsid w:val="00921D13"/>
    <w:rsid w:val="00923E3A"/>
    <w:rsid w:val="00924E99"/>
    <w:rsid w:val="0092611A"/>
    <w:rsid w:val="00930BF6"/>
    <w:rsid w:val="00931AC1"/>
    <w:rsid w:val="00931F93"/>
    <w:rsid w:val="00935DE1"/>
    <w:rsid w:val="009363B9"/>
    <w:rsid w:val="00937328"/>
    <w:rsid w:val="00940E16"/>
    <w:rsid w:val="00941983"/>
    <w:rsid w:val="00943FCB"/>
    <w:rsid w:val="00944124"/>
    <w:rsid w:val="00947226"/>
    <w:rsid w:val="009509E0"/>
    <w:rsid w:val="00956100"/>
    <w:rsid w:val="00960ED9"/>
    <w:rsid w:val="009619E5"/>
    <w:rsid w:val="00962AC4"/>
    <w:rsid w:val="00963F6D"/>
    <w:rsid w:val="009669DF"/>
    <w:rsid w:val="00967BCF"/>
    <w:rsid w:val="009708A1"/>
    <w:rsid w:val="00972342"/>
    <w:rsid w:val="0097476B"/>
    <w:rsid w:val="009767C9"/>
    <w:rsid w:val="009939FA"/>
    <w:rsid w:val="009962F4"/>
    <w:rsid w:val="0099695C"/>
    <w:rsid w:val="009A5D84"/>
    <w:rsid w:val="009A6F60"/>
    <w:rsid w:val="009B2F6E"/>
    <w:rsid w:val="009C1A83"/>
    <w:rsid w:val="009C26CF"/>
    <w:rsid w:val="009D10A4"/>
    <w:rsid w:val="009D2209"/>
    <w:rsid w:val="009D412D"/>
    <w:rsid w:val="009D63AF"/>
    <w:rsid w:val="009D6D00"/>
    <w:rsid w:val="009E49D5"/>
    <w:rsid w:val="009F07EC"/>
    <w:rsid w:val="009F0F37"/>
    <w:rsid w:val="009F1EE3"/>
    <w:rsid w:val="009F218F"/>
    <w:rsid w:val="009F3BEF"/>
    <w:rsid w:val="009F42CB"/>
    <w:rsid w:val="009F4848"/>
    <w:rsid w:val="009F6262"/>
    <w:rsid w:val="009F7D28"/>
    <w:rsid w:val="00A05CF4"/>
    <w:rsid w:val="00A14C17"/>
    <w:rsid w:val="00A30F98"/>
    <w:rsid w:val="00A32299"/>
    <w:rsid w:val="00A33425"/>
    <w:rsid w:val="00A35092"/>
    <w:rsid w:val="00A35319"/>
    <w:rsid w:val="00A45DD2"/>
    <w:rsid w:val="00A47BD9"/>
    <w:rsid w:val="00A47E17"/>
    <w:rsid w:val="00A5114A"/>
    <w:rsid w:val="00A55551"/>
    <w:rsid w:val="00A609DA"/>
    <w:rsid w:val="00A61BC2"/>
    <w:rsid w:val="00A63848"/>
    <w:rsid w:val="00A65DA0"/>
    <w:rsid w:val="00A66B5C"/>
    <w:rsid w:val="00A71674"/>
    <w:rsid w:val="00A73639"/>
    <w:rsid w:val="00A73DF5"/>
    <w:rsid w:val="00A74A25"/>
    <w:rsid w:val="00A8339B"/>
    <w:rsid w:val="00A84672"/>
    <w:rsid w:val="00A9619F"/>
    <w:rsid w:val="00A9651E"/>
    <w:rsid w:val="00A971D3"/>
    <w:rsid w:val="00AA08EA"/>
    <w:rsid w:val="00AA5D51"/>
    <w:rsid w:val="00AB03F8"/>
    <w:rsid w:val="00AB0591"/>
    <w:rsid w:val="00AB36DA"/>
    <w:rsid w:val="00AC094E"/>
    <w:rsid w:val="00AC3618"/>
    <w:rsid w:val="00AC3989"/>
    <w:rsid w:val="00AC594F"/>
    <w:rsid w:val="00AC6692"/>
    <w:rsid w:val="00AC6FB7"/>
    <w:rsid w:val="00AD3115"/>
    <w:rsid w:val="00AE6B11"/>
    <w:rsid w:val="00AF4644"/>
    <w:rsid w:val="00AF5960"/>
    <w:rsid w:val="00B00AEA"/>
    <w:rsid w:val="00B00CFE"/>
    <w:rsid w:val="00B01C7A"/>
    <w:rsid w:val="00B063E7"/>
    <w:rsid w:val="00B128F5"/>
    <w:rsid w:val="00B17F93"/>
    <w:rsid w:val="00B223D1"/>
    <w:rsid w:val="00B30A17"/>
    <w:rsid w:val="00B30DC4"/>
    <w:rsid w:val="00B32C84"/>
    <w:rsid w:val="00B343AD"/>
    <w:rsid w:val="00B470EC"/>
    <w:rsid w:val="00B4768E"/>
    <w:rsid w:val="00B47867"/>
    <w:rsid w:val="00B50971"/>
    <w:rsid w:val="00B51696"/>
    <w:rsid w:val="00B5243C"/>
    <w:rsid w:val="00B568FC"/>
    <w:rsid w:val="00B578AE"/>
    <w:rsid w:val="00B60278"/>
    <w:rsid w:val="00B608D1"/>
    <w:rsid w:val="00B61B22"/>
    <w:rsid w:val="00B66E08"/>
    <w:rsid w:val="00B67EF0"/>
    <w:rsid w:val="00B70C1C"/>
    <w:rsid w:val="00B71DC4"/>
    <w:rsid w:val="00B72DD3"/>
    <w:rsid w:val="00B75B31"/>
    <w:rsid w:val="00B833C3"/>
    <w:rsid w:val="00B84496"/>
    <w:rsid w:val="00B90B44"/>
    <w:rsid w:val="00B91462"/>
    <w:rsid w:val="00B96445"/>
    <w:rsid w:val="00B9672F"/>
    <w:rsid w:val="00BA1564"/>
    <w:rsid w:val="00BA7590"/>
    <w:rsid w:val="00BB1BA5"/>
    <w:rsid w:val="00BC1BC1"/>
    <w:rsid w:val="00BC3009"/>
    <w:rsid w:val="00BC67F7"/>
    <w:rsid w:val="00BD1B55"/>
    <w:rsid w:val="00BD1D95"/>
    <w:rsid w:val="00BD6EAF"/>
    <w:rsid w:val="00BD6EF6"/>
    <w:rsid w:val="00BE14BD"/>
    <w:rsid w:val="00BE259D"/>
    <w:rsid w:val="00BE4201"/>
    <w:rsid w:val="00BE4EAD"/>
    <w:rsid w:val="00BF0354"/>
    <w:rsid w:val="00BF1A9B"/>
    <w:rsid w:val="00BF4392"/>
    <w:rsid w:val="00BF4C16"/>
    <w:rsid w:val="00BF5239"/>
    <w:rsid w:val="00BF7EB9"/>
    <w:rsid w:val="00C076DD"/>
    <w:rsid w:val="00C0780A"/>
    <w:rsid w:val="00C106BA"/>
    <w:rsid w:val="00C113C8"/>
    <w:rsid w:val="00C1175D"/>
    <w:rsid w:val="00C15D95"/>
    <w:rsid w:val="00C211F6"/>
    <w:rsid w:val="00C21C44"/>
    <w:rsid w:val="00C21E6C"/>
    <w:rsid w:val="00C24E59"/>
    <w:rsid w:val="00C259DE"/>
    <w:rsid w:val="00C40B7F"/>
    <w:rsid w:val="00C4522F"/>
    <w:rsid w:val="00C4596D"/>
    <w:rsid w:val="00C47A9F"/>
    <w:rsid w:val="00C515AB"/>
    <w:rsid w:val="00C51AA4"/>
    <w:rsid w:val="00C53298"/>
    <w:rsid w:val="00C552D0"/>
    <w:rsid w:val="00C563C8"/>
    <w:rsid w:val="00C613F6"/>
    <w:rsid w:val="00C6697B"/>
    <w:rsid w:val="00C7282F"/>
    <w:rsid w:val="00C769D0"/>
    <w:rsid w:val="00C77D37"/>
    <w:rsid w:val="00C80E81"/>
    <w:rsid w:val="00C81472"/>
    <w:rsid w:val="00C84BF9"/>
    <w:rsid w:val="00C87232"/>
    <w:rsid w:val="00C87A45"/>
    <w:rsid w:val="00C90A2B"/>
    <w:rsid w:val="00C93721"/>
    <w:rsid w:val="00C969F6"/>
    <w:rsid w:val="00CA1E4E"/>
    <w:rsid w:val="00CA23FB"/>
    <w:rsid w:val="00CA5886"/>
    <w:rsid w:val="00CA70CD"/>
    <w:rsid w:val="00CA74FD"/>
    <w:rsid w:val="00CA75F4"/>
    <w:rsid w:val="00CB0CEA"/>
    <w:rsid w:val="00CB3389"/>
    <w:rsid w:val="00CB4479"/>
    <w:rsid w:val="00CB6E91"/>
    <w:rsid w:val="00CB7277"/>
    <w:rsid w:val="00CB76CA"/>
    <w:rsid w:val="00CC32D0"/>
    <w:rsid w:val="00CC3379"/>
    <w:rsid w:val="00CC4166"/>
    <w:rsid w:val="00CC5652"/>
    <w:rsid w:val="00CC66CF"/>
    <w:rsid w:val="00CD4F3D"/>
    <w:rsid w:val="00CD51BF"/>
    <w:rsid w:val="00CD6A38"/>
    <w:rsid w:val="00CD792A"/>
    <w:rsid w:val="00CD7ECD"/>
    <w:rsid w:val="00CE73C2"/>
    <w:rsid w:val="00CF24FA"/>
    <w:rsid w:val="00D017D2"/>
    <w:rsid w:val="00D02381"/>
    <w:rsid w:val="00D02A70"/>
    <w:rsid w:val="00D032D1"/>
    <w:rsid w:val="00D03BF4"/>
    <w:rsid w:val="00D054DE"/>
    <w:rsid w:val="00D107E9"/>
    <w:rsid w:val="00D1334E"/>
    <w:rsid w:val="00D1524E"/>
    <w:rsid w:val="00D21EFD"/>
    <w:rsid w:val="00D235BF"/>
    <w:rsid w:val="00D24271"/>
    <w:rsid w:val="00D26EB2"/>
    <w:rsid w:val="00D3601C"/>
    <w:rsid w:val="00D36DDC"/>
    <w:rsid w:val="00D37636"/>
    <w:rsid w:val="00D4321E"/>
    <w:rsid w:val="00D43363"/>
    <w:rsid w:val="00D51EB0"/>
    <w:rsid w:val="00D5488E"/>
    <w:rsid w:val="00D5509C"/>
    <w:rsid w:val="00D55F77"/>
    <w:rsid w:val="00D62005"/>
    <w:rsid w:val="00D668E0"/>
    <w:rsid w:val="00D66C2F"/>
    <w:rsid w:val="00D70AB9"/>
    <w:rsid w:val="00D74D9D"/>
    <w:rsid w:val="00D74ED1"/>
    <w:rsid w:val="00D753D7"/>
    <w:rsid w:val="00D76841"/>
    <w:rsid w:val="00D86BF9"/>
    <w:rsid w:val="00D970B7"/>
    <w:rsid w:val="00DA2BAE"/>
    <w:rsid w:val="00DB71AF"/>
    <w:rsid w:val="00DC3E57"/>
    <w:rsid w:val="00DC7B19"/>
    <w:rsid w:val="00DD12A0"/>
    <w:rsid w:val="00DD3167"/>
    <w:rsid w:val="00DD7368"/>
    <w:rsid w:val="00DE199B"/>
    <w:rsid w:val="00DE7F58"/>
    <w:rsid w:val="00DE7F73"/>
    <w:rsid w:val="00DF0490"/>
    <w:rsid w:val="00DF5BCB"/>
    <w:rsid w:val="00E0061D"/>
    <w:rsid w:val="00E0113A"/>
    <w:rsid w:val="00E016C0"/>
    <w:rsid w:val="00E0568A"/>
    <w:rsid w:val="00E067EB"/>
    <w:rsid w:val="00E06F03"/>
    <w:rsid w:val="00E071C6"/>
    <w:rsid w:val="00E07EEF"/>
    <w:rsid w:val="00E1167A"/>
    <w:rsid w:val="00E13A68"/>
    <w:rsid w:val="00E1424F"/>
    <w:rsid w:val="00E225BE"/>
    <w:rsid w:val="00E257CC"/>
    <w:rsid w:val="00E25F57"/>
    <w:rsid w:val="00E272CE"/>
    <w:rsid w:val="00E34ABB"/>
    <w:rsid w:val="00E37B1A"/>
    <w:rsid w:val="00E4047C"/>
    <w:rsid w:val="00E415C2"/>
    <w:rsid w:val="00E43078"/>
    <w:rsid w:val="00E44392"/>
    <w:rsid w:val="00E44CFC"/>
    <w:rsid w:val="00E47226"/>
    <w:rsid w:val="00E52897"/>
    <w:rsid w:val="00E54B5A"/>
    <w:rsid w:val="00E57421"/>
    <w:rsid w:val="00E73425"/>
    <w:rsid w:val="00E8114A"/>
    <w:rsid w:val="00E845CD"/>
    <w:rsid w:val="00E847EB"/>
    <w:rsid w:val="00E92E38"/>
    <w:rsid w:val="00E93B9B"/>
    <w:rsid w:val="00E94198"/>
    <w:rsid w:val="00E95C99"/>
    <w:rsid w:val="00E97CE1"/>
    <w:rsid w:val="00EA0B35"/>
    <w:rsid w:val="00EA46F5"/>
    <w:rsid w:val="00EA646D"/>
    <w:rsid w:val="00EB4FAD"/>
    <w:rsid w:val="00EC6E10"/>
    <w:rsid w:val="00EC7B79"/>
    <w:rsid w:val="00ED4A63"/>
    <w:rsid w:val="00ED5E54"/>
    <w:rsid w:val="00ED6F1D"/>
    <w:rsid w:val="00ED716D"/>
    <w:rsid w:val="00EE1702"/>
    <w:rsid w:val="00EE359E"/>
    <w:rsid w:val="00EE5C1A"/>
    <w:rsid w:val="00EE7493"/>
    <w:rsid w:val="00EF0D22"/>
    <w:rsid w:val="00EF1389"/>
    <w:rsid w:val="00EF2F50"/>
    <w:rsid w:val="00F108A1"/>
    <w:rsid w:val="00F11196"/>
    <w:rsid w:val="00F133AF"/>
    <w:rsid w:val="00F134E1"/>
    <w:rsid w:val="00F138EE"/>
    <w:rsid w:val="00F20135"/>
    <w:rsid w:val="00F2163D"/>
    <w:rsid w:val="00F24520"/>
    <w:rsid w:val="00F2556B"/>
    <w:rsid w:val="00F261B5"/>
    <w:rsid w:val="00F30BCD"/>
    <w:rsid w:val="00F33583"/>
    <w:rsid w:val="00F41086"/>
    <w:rsid w:val="00F43932"/>
    <w:rsid w:val="00F439FA"/>
    <w:rsid w:val="00F443C0"/>
    <w:rsid w:val="00F45BD7"/>
    <w:rsid w:val="00F4785A"/>
    <w:rsid w:val="00F52C79"/>
    <w:rsid w:val="00F613E6"/>
    <w:rsid w:val="00F63998"/>
    <w:rsid w:val="00F65BAD"/>
    <w:rsid w:val="00F66DE9"/>
    <w:rsid w:val="00F71495"/>
    <w:rsid w:val="00F74B22"/>
    <w:rsid w:val="00F7576C"/>
    <w:rsid w:val="00F83A04"/>
    <w:rsid w:val="00F858F5"/>
    <w:rsid w:val="00F8746F"/>
    <w:rsid w:val="00F8766B"/>
    <w:rsid w:val="00F90756"/>
    <w:rsid w:val="00F92B95"/>
    <w:rsid w:val="00F933A1"/>
    <w:rsid w:val="00F94C60"/>
    <w:rsid w:val="00FA317A"/>
    <w:rsid w:val="00FA7A81"/>
    <w:rsid w:val="00FB0693"/>
    <w:rsid w:val="00FB191D"/>
    <w:rsid w:val="00FB2DFF"/>
    <w:rsid w:val="00FC0D0A"/>
    <w:rsid w:val="00FC204B"/>
    <w:rsid w:val="00FC39DF"/>
    <w:rsid w:val="00FC3F30"/>
    <w:rsid w:val="00FC493B"/>
    <w:rsid w:val="00FC4B0B"/>
    <w:rsid w:val="00FD1154"/>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7DFF97"/>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rPr>
      <w:lang w:val="de-CH"/>
    </w:r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styleId="NichtaufgelsteErwhnung">
    <w:name w:val="Unresolved Mention"/>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6.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1.xml"/><Relationship Id="rId35" Type="http://schemas.openxmlformats.org/officeDocument/2006/relationships/fontTable" Target="fontTable.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A8C2F7-14E8-4828-8F19-CC41844A2F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9217</Words>
  <Characters>58069</Characters>
  <Application>Microsoft Office Word</Application>
  <DocSecurity>0</DocSecurity>
  <Lines>483</Lines>
  <Paragraphs>134</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67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379</cp:revision>
  <cp:lastPrinted>2011-10-23T20:42:00Z</cp:lastPrinted>
  <dcterms:created xsi:type="dcterms:W3CDTF">2017-10-04T05:43:00Z</dcterms:created>
  <dcterms:modified xsi:type="dcterms:W3CDTF">2018-12-18T08:48: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W4W4Cit"/&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